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FDA43" w14:textId="77777777" w:rsidR="007E6909" w:rsidRPr="0030454E" w:rsidRDefault="007E6909" w:rsidP="007E6909">
      <w:pPr>
        <w:spacing w:line="480" w:lineRule="auto"/>
      </w:pPr>
      <w:r w:rsidRPr="0030454E">
        <w:t>T. Gallagher*, S.W. Leemans*, A. Dvornikov, K. Perinbam, J. Fong, C. Kim, J. Kapcia, M. Kagawa, A. Grosvirt-Dramen, A. Hochbaum, M. Digman, E. Gratton, A. Siryaporn, K. Whiteson</w:t>
      </w:r>
    </w:p>
    <w:p w14:paraId="18A529E3" w14:textId="77777777" w:rsidR="007E6909" w:rsidRPr="0030454E" w:rsidRDefault="007E6909" w:rsidP="007E6909">
      <w:r w:rsidRPr="0030454E">
        <w:t>* T.G. and S.W.L. contributed equally</w:t>
      </w:r>
    </w:p>
    <w:p w14:paraId="50F0790E" w14:textId="576FACD8" w:rsidR="006C4754" w:rsidRPr="0030454E" w:rsidRDefault="006C4754"/>
    <w:p w14:paraId="7246BECC" w14:textId="2BAEE361" w:rsidR="0002672D" w:rsidRPr="0030454E" w:rsidRDefault="0002672D"/>
    <w:p w14:paraId="6F55C76B" w14:textId="48D04324" w:rsidR="00A94B70" w:rsidRPr="0030454E" w:rsidRDefault="00A94B70">
      <w:r w:rsidRPr="0030454E">
        <w:br w:type="page"/>
      </w:r>
    </w:p>
    <w:p w14:paraId="78AC8BE0" w14:textId="6C43A26A" w:rsidR="00A94B70" w:rsidRPr="0030454E" w:rsidRDefault="00A94B70" w:rsidP="0030454E"/>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 w14:paraId="5DA04AEF" w14:textId="76F35796" w:rsidR="00A94B70" w:rsidRPr="0030454E" w:rsidRDefault="00A94B70">
      <w:r w:rsidRPr="0030454E">
        <w:br w:type="page"/>
      </w:r>
    </w:p>
    <w:p w14:paraId="7074164B" w14:textId="1F68B112" w:rsidR="00A94B70" w:rsidRPr="0030454E" w:rsidRDefault="00A94B70"/>
    <w:p w14:paraId="7317316E" w14:textId="18AE9394" w:rsidR="00490E1D" w:rsidRDefault="00490E1D">
      <w:pPr>
        <w:rPr>
          <w:b/>
          <w:bCs/>
        </w:rPr>
      </w:pPr>
      <w:del w:id="0" w:author="tara gallagher" w:date="2021-12-16T18:37:00Z">
        <w:r w:rsidRPr="00490E1D" w:rsidDel="007452AA">
          <w:rPr>
            <w:b/>
            <w:bCs/>
            <w:noProof/>
            <w:rPrChange w:id="1" w:author="Unknown">
              <w:rPr>
                <w:noProof/>
              </w:rPr>
            </w:rPrChange>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rPr>
          <w:b/>
          <w:bCs/>
        </w:rPr>
      </w:pPr>
    </w:p>
    <w:p w14:paraId="6F64C854" w14:textId="73EA64CC" w:rsidR="00BB485B" w:rsidRDefault="00BB485B" w:rsidP="004D315D">
      <w:pPr>
        <w:spacing w:line="480" w:lineRule="auto"/>
        <w:rPr>
          <w:ins w:id="2" w:author="tara gallagher" w:date="2021-12-16T18:43:00Z"/>
          <w:b/>
          <w:bCs/>
        </w:rPr>
      </w:pPr>
      <w:ins w:id="3" w:author="tara gallagher" w:date="2021-12-16T18:43:00Z">
        <w:r w:rsidRPr="007452AA">
          <w:rPr>
            <w:noProof/>
          </w:rPr>
          <w:drawing>
            <wp:inline distT="0" distB="0" distL="0" distR="0" wp14:anchorId="0229CD71" wp14:editId="729CC3EE">
              <wp:extent cx="5943600" cy="6054090"/>
              <wp:effectExtent l="0" t="0" r="0" b="381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0"/>
                      <a:stretch>
                        <a:fillRect/>
                      </a:stretch>
                    </pic:blipFill>
                    <pic:spPr>
                      <a:xfrm>
                        <a:off x="0" y="0"/>
                        <a:ext cx="5943600" cy="6054090"/>
                      </a:xfrm>
                      <a:prstGeom prst="rect">
                        <a:avLst/>
                      </a:prstGeom>
                    </pic:spPr>
                  </pic:pic>
                </a:graphicData>
              </a:graphic>
            </wp:inline>
          </w:drawing>
        </w:r>
      </w:ins>
    </w:p>
    <w:p w14:paraId="07CBBC2C" w14:textId="4D1D12BD" w:rsidR="00A94B70" w:rsidRPr="00C71053" w:rsidRDefault="00A94B70" w:rsidP="004D315D">
      <w:pPr>
        <w:spacing w:line="480" w:lineRule="auto"/>
        <w:rPr>
          <w:b/>
          <w:bCs/>
        </w:rPr>
      </w:pPr>
      <w:r w:rsidRPr="00C71053">
        <w:rPr>
          <w:b/>
          <w:bCs/>
        </w:rPr>
        <w:t>Figure 2:</w:t>
      </w:r>
      <w:r w:rsidR="0030454E" w:rsidRPr="00C71053">
        <w:rPr>
          <w:b/>
          <w:bCs/>
        </w:rPr>
        <w:t xml:space="preserve"> Fluorescent spectra an</w:t>
      </w:r>
      <w:r w:rsidR="00C71053">
        <w:rPr>
          <w:b/>
          <w:bCs/>
        </w:rPr>
        <w:t>d</w:t>
      </w:r>
      <w:r w:rsidR="0030454E" w:rsidRPr="00C71053">
        <w:rPr>
          <w:b/>
          <w:bCs/>
        </w:rPr>
        <w:t xml:space="preserve"> lifetime</w:t>
      </w:r>
      <w:r w:rsidR="00C71053">
        <w:rPr>
          <w:b/>
          <w:bCs/>
        </w:rPr>
        <w:t xml:space="preserve"> phasor</w:t>
      </w:r>
      <w:r w:rsidR="0030454E" w:rsidRPr="00C71053">
        <w:rPr>
          <w:b/>
          <w:bCs/>
        </w:rPr>
        <w:t xml:space="preserve"> of</w:t>
      </w:r>
      <w:r w:rsidR="00490E1D">
        <w:rPr>
          <w:b/>
          <w:bCs/>
        </w:rPr>
        <w:t xml:space="preserve"> some of the</w:t>
      </w:r>
      <w:r w:rsidR="007A4EA1">
        <w:rPr>
          <w:b/>
          <w:bCs/>
        </w:rPr>
        <w:t xml:space="preserve"> </w:t>
      </w:r>
      <w:r w:rsidR="0030454E" w:rsidRPr="00C71053">
        <w:rPr>
          <w:b/>
          <w:bCs/>
        </w:rPr>
        <w:t xml:space="preserve">fluorescent metabolites produced by </w:t>
      </w:r>
      <w:r w:rsidR="0030454E" w:rsidRPr="00C71053">
        <w:rPr>
          <w:b/>
          <w:bCs/>
          <w:i/>
          <w:iCs/>
        </w:rPr>
        <w:t>P. aeruginosa</w:t>
      </w:r>
      <w:r w:rsidR="00C71053">
        <w:rPr>
          <w:i/>
          <w:iCs/>
        </w:rPr>
        <w:t xml:space="preserve"> </w:t>
      </w:r>
      <w:r w:rsidR="00C71053">
        <w:t xml:space="preserve">(two-photon excitation = 740 nm). </w:t>
      </w:r>
    </w:p>
    <w:p w14:paraId="71BFFC32" w14:textId="0C76EDA4" w:rsidR="00BB485B" w:rsidRDefault="00362AC8" w:rsidP="004D315D">
      <w:pPr>
        <w:pStyle w:val="NormalWeb"/>
        <w:spacing w:line="480" w:lineRule="auto"/>
        <w:rPr>
          <w:ins w:id="4"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 xml:space="preserve">collected </w:t>
      </w:r>
      <w:r w:rsidR="0030454E">
        <w:lastRenderedPageBreak/>
        <w:t>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values for each fluorescent 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r w:rsidR="004D315D">
        <w:t xml:space="preserve">OHPhz = 1-hydroxyphenazine, OLS = Oxidized Lipid Signal, </w:t>
      </w:r>
      <w:r w:rsidR="0030454E" w:rsidRPr="0030454E">
        <w:t>PVD = pyoverdine, PYO = pyoc</w:t>
      </w:r>
      <w:ins w:id="5" w:author="tara gallagher" w:date="2021-12-16T18:38:00Z">
        <w:r w:rsidR="007452AA" w:rsidRPr="007452AA">
          <w:rPr>
            <w:noProof/>
          </w:rPr>
          <w:t xml:space="preserve"> </w:t>
        </w:r>
      </w:ins>
    </w:p>
    <w:p w14:paraId="49D834F3" w14:textId="41298AD6" w:rsidR="0025070B" w:rsidRDefault="0030454E" w:rsidP="004D315D">
      <w:pPr>
        <w:pStyle w:val="NormalWeb"/>
        <w:spacing w:line="480" w:lineRule="auto"/>
      </w:pPr>
      <w:r w:rsidRPr="0030454E">
        <w:t>yanin</w:t>
      </w:r>
      <w:r w:rsidR="006D12D5" w:rsidRPr="0030454E">
        <w:t>.</w:t>
      </w:r>
    </w:p>
    <w:p w14:paraId="1ECF8DAF" w14:textId="77777777" w:rsidR="0025070B" w:rsidRDefault="0025070B">
      <w:r>
        <w:br w:type="page"/>
      </w:r>
    </w:p>
    <w:p w14:paraId="7C6B28C0" w14:textId="77777777" w:rsidR="0053101F" w:rsidRDefault="0053101F"/>
    <w:p w14:paraId="387914E1" w14:textId="0C0FD94F" w:rsidR="00EE56AB" w:rsidRPr="004E233B" w:rsidRDefault="00EE56AB" w:rsidP="00EE56AB">
      <w:pPr>
        <w:spacing w:line="480" w:lineRule="auto"/>
      </w:pPr>
      <w:r>
        <w:rPr>
          <w:b/>
          <w:bCs/>
        </w:rPr>
        <w:t>Figure 3</w:t>
      </w:r>
      <w:r w:rsidRPr="00C71053">
        <w:rPr>
          <w:b/>
          <w:bCs/>
        </w:rPr>
        <w:t xml:space="preserve">: </w:t>
      </w:r>
      <w:r w:rsidR="00DC79F0">
        <w:rPr>
          <w:b/>
          <w:bCs/>
        </w:rPr>
        <w:t xml:space="preserve">Fluorescence lifetime at </w:t>
      </w:r>
      <w:r w:rsidR="00D97AB7">
        <w:rPr>
          <w:b/>
        </w:rPr>
        <w:t>different depths</w:t>
      </w:r>
      <w:r w:rsidR="00DC79F0">
        <w:rPr>
          <w:b/>
        </w:rPr>
        <w:t xml:space="preserve"> of </w:t>
      </w:r>
      <w:r w:rsidR="00DC79F0">
        <w:rPr>
          <w:b/>
          <w:bCs/>
          <w:i/>
        </w:rPr>
        <w:t xml:space="preserve">P. aeruginosa </w:t>
      </w:r>
      <w:r w:rsidR="00DC79F0">
        <w:rPr>
          <w:b/>
          <w:bCs/>
        </w:rPr>
        <w:t>PA14</w:t>
      </w:r>
      <w:r w:rsidR="00DC79F0">
        <w:rPr>
          <w:b/>
          <w:bCs/>
        </w:rPr>
        <w:t xml:space="preserve"> biofilms</w:t>
      </w:r>
      <w:r w:rsidR="00D97AB7" w:rsidRPr="00D97AB7">
        <w:rPr>
          <w:b/>
        </w:rPr>
        <w:t>.</w:t>
      </w:r>
      <w:r w:rsidR="00DC79F0">
        <w:rPr>
          <w:b/>
        </w:rPr>
        <w:t xml:space="preserve"> </w:t>
      </w:r>
      <w:r w:rsidR="00DC79F0">
        <w:t>(</w:t>
      </w:r>
      <w:r w:rsidR="00DC79F0" w:rsidRPr="005119A2">
        <w:rPr>
          <w:b/>
        </w:rPr>
        <w:t>A</w:t>
      </w:r>
      <w:r w:rsidR="00DC79F0">
        <w:t>)</w:t>
      </w:r>
      <w:r w:rsidR="004E233B">
        <w:t xml:space="preserve"> Fluorescence lifetime phasor of </w:t>
      </w:r>
      <w:r w:rsidR="004E233B" w:rsidRPr="004E233B">
        <w:rPr>
          <w:bCs/>
          <w:i/>
        </w:rPr>
        <w:t xml:space="preserve">P. aeruginosa </w:t>
      </w:r>
      <w:r w:rsidR="004E233B" w:rsidRPr="004E233B">
        <w:rPr>
          <w:bCs/>
        </w:rPr>
        <w:t>PA14</w:t>
      </w:r>
      <w:r w:rsidR="004E233B" w:rsidRPr="004E233B">
        <w:rPr>
          <w:bCs/>
        </w:rPr>
        <w:t xml:space="preserve"> WT and ∆phz strains grown in ASM or M9 succinate soft agar</w:t>
      </w:r>
      <w:r w:rsidR="004E233B">
        <w:rPr>
          <w:bCs/>
        </w:rPr>
        <w:t xml:space="preserve"> for 72h</w:t>
      </w:r>
      <w:r w:rsidR="004E233B" w:rsidRPr="004E233B">
        <w:rPr>
          <w:bCs/>
        </w:rPr>
        <w:t xml:space="preserve">. </w:t>
      </w:r>
      <w:r w:rsidR="004E233B">
        <w:rPr>
          <w:bCs/>
        </w:rPr>
        <w:t xml:space="preserve">Three replicates of biofilms were imaged every 100 µM from the </w:t>
      </w:r>
      <w:r w:rsidR="001D484C">
        <w:rPr>
          <w:bCs/>
        </w:rPr>
        <w:t xml:space="preserve">biofilm surface </w:t>
      </w:r>
      <w:r w:rsidR="004E233B">
        <w:rPr>
          <w:bCs/>
        </w:rPr>
        <w:t>(0 µm) towards the bottom</w:t>
      </w:r>
      <w:r w:rsidR="001D484C">
        <w:rPr>
          <w:bCs/>
        </w:rPr>
        <w:t xml:space="preserve"> of the biofilm</w:t>
      </w:r>
      <w:r w:rsidR="004E233B">
        <w:rPr>
          <w:bCs/>
        </w:rPr>
        <w:t xml:space="preserve"> (1000 µm) (</w:t>
      </w:r>
      <w:r w:rsidR="005119A2">
        <w:rPr>
          <w:bCs/>
        </w:rPr>
        <w:t>33</w:t>
      </w:r>
      <w:r w:rsidR="004E233B">
        <w:rPr>
          <w:bCs/>
        </w:rPr>
        <w:t xml:space="preserve"> images</w:t>
      </w:r>
      <w:r w:rsidR="005119A2">
        <w:rPr>
          <w:bCs/>
        </w:rPr>
        <w:t xml:space="preserve"> per </w:t>
      </w:r>
      <w:r w:rsidR="00053640">
        <w:rPr>
          <w:bCs/>
        </w:rPr>
        <w:t>strain and media type, 132 images total</w:t>
      </w:r>
      <w:r w:rsidR="004E233B">
        <w:rPr>
          <w:bCs/>
        </w:rPr>
        <w:t xml:space="preserve">). </w:t>
      </w:r>
      <w:r w:rsidR="004E233B" w:rsidRPr="004E233B">
        <w:rPr>
          <w:bCs/>
        </w:rPr>
        <w:t>Scatter plot points are G and S coordinates of pixels from f</w:t>
      </w:r>
      <w:r w:rsidR="004E233B">
        <w:rPr>
          <w:bCs/>
        </w:rPr>
        <w:t>luorescence lifetime images, where color indicates number of pixels</w:t>
      </w:r>
      <w:r w:rsidR="00865718">
        <w:rPr>
          <w:bCs/>
        </w:rPr>
        <w:t xml:space="preserve"> for a </w:t>
      </w:r>
      <w:bookmarkStart w:id="6" w:name="_GoBack"/>
      <w:bookmarkEnd w:id="6"/>
      <w:r w:rsidR="00C715F1">
        <w:rPr>
          <w:bCs/>
        </w:rPr>
        <w:t>G,S coordinate</w:t>
      </w:r>
      <w:r w:rsidR="004E233B">
        <w:rPr>
          <w:bCs/>
        </w:rPr>
        <w:t xml:space="preserve">. </w:t>
      </w:r>
      <w:r w:rsidR="004E233B" w:rsidRPr="004E233B">
        <w:rPr>
          <w:bCs/>
        </w:rPr>
        <w:t xml:space="preserve">For reference, mean G and S values of fluorescent solutions </w:t>
      </w:r>
      <w:r w:rsidR="00095056">
        <w:rPr>
          <w:bCs/>
        </w:rPr>
        <w:t xml:space="preserve">from figure 2 </w:t>
      </w:r>
      <w:r w:rsidR="004E233B" w:rsidRPr="004E233B">
        <w:rPr>
          <w:bCs/>
        </w:rPr>
        <w:t xml:space="preserve">are displayed on the </w:t>
      </w:r>
      <w:r w:rsidR="004E233B">
        <w:rPr>
          <w:bCs/>
        </w:rPr>
        <w:t xml:space="preserve">universal circle as black shape. </w:t>
      </w:r>
      <w:r w:rsidR="007A3858">
        <w:rPr>
          <w:bCs/>
        </w:rPr>
        <w:t>(</w:t>
      </w:r>
      <w:r w:rsidR="007A3858" w:rsidRPr="005119A2">
        <w:rPr>
          <w:b/>
          <w:bCs/>
        </w:rPr>
        <w:t>B</w:t>
      </w:r>
      <w:r w:rsidR="007A3858">
        <w:rPr>
          <w:bCs/>
        </w:rPr>
        <w:t>) One-dimensional distribution of phasor G values,</w:t>
      </w:r>
      <w:r w:rsidR="00095056">
        <w:rPr>
          <w:bCs/>
        </w:rPr>
        <w:t xml:space="preserve"> where line type</w:t>
      </w:r>
      <w:r w:rsidR="00666853">
        <w:rPr>
          <w:bCs/>
        </w:rPr>
        <w:t xml:space="preserve"> and color is indicative</w:t>
      </w:r>
      <w:r w:rsidR="00095056">
        <w:rPr>
          <w:bCs/>
        </w:rPr>
        <w:t xml:space="preserve"> of biofilm depth</w:t>
      </w:r>
      <w:r w:rsidR="007A3858">
        <w:rPr>
          <w:bCs/>
        </w:rPr>
        <w:t>.</w:t>
      </w:r>
      <w:r w:rsidR="007A3858">
        <w:rPr>
          <w:bCs/>
        </w:rPr>
        <w:t xml:space="preserve"> </w:t>
      </w:r>
      <w:r w:rsidR="00666853">
        <w:rPr>
          <w:bCs/>
        </w:rPr>
        <w:t>(</w:t>
      </w:r>
      <w:r w:rsidR="007A3858">
        <w:rPr>
          <w:b/>
          <w:bCs/>
        </w:rPr>
        <w:t>C</w:t>
      </w:r>
      <w:r w:rsidR="007A3858">
        <w:rPr>
          <w:bCs/>
        </w:rPr>
        <w:t xml:space="preserve">) One-dimensional </w:t>
      </w:r>
      <w:r w:rsidR="007A3858">
        <w:rPr>
          <w:bCs/>
        </w:rPr>
        <w:t>distribution of phasor S values.</w:t>
      </w:r>
      <w:r w:rsidR="007F6B47">
        <w:rPr>
          <w:bCs/>
        </w:rPr>
        <w:t xml:space="preserve"> </w:t>
      </w:r>
      <w:r w:rsidR="007F6B47" w:rsidRPr="004E233B">
        <w:rPr>
          <w:bCs/>
        </w:rPr>
        <w:t>∆phz</w:t>
      </w:r>
      <w:r w:rsidR="007F6B47">
        <w:rPr>
          <w:bCs/>
        </w:rPr>
        <w:t xml:space="preserve"> = phenazine double knockout; does not produce PYO or OHPhz.</w:t>
      </w:r>
      <w:r w:rsidR="007A3858">
        <w:rPr>
          <w:bCs/>
        </w:rPr>
        <w:t xml:space="preserve"> </w:t>
      </w:r>
      <w:r w:rsidR="007A3858" w:rsidRPr="007F6B47">
        <w:rPr>
          <w:bCs/>
          <w:highlight w:val="yellow"/>
        </w:rPr>
        <w:t>MDH = Malate Dehydrogenase, OHPhz = 1-hydroxyphenazine, OLS = Oxidized Lipid Signal, PVD = pyoverdine, PYO = pyocyanin,</w:t>
      </w:r>
      <w:r w:rsidR="007A3858" w:rsidRPr="007A3858">
        <w:rPr>
          <w:bCs/>
        </w:rPr>
        <w:t xml:space="preserve"> ASM = artificial sputum medium, suc = succinate</w:t>
      </w:r>
    </w:p>
    <w:p w14:paraId="21E50CA5" w14:textId="77777777" w:rsidR="008A77F7" w:rsidRPr="00DC79F0" w:rsidRDefault="008A77F7" w:rsidP="00EE56AB">
      <w:pPr>
        <w:spacing w:line="480" w:lineRule="auto"/>
        <w:rPr>
          <w:bCs/>
        </w:rPr>
      </w:pPr>
    </w:p>
    <w:p w14:paraId="7717273A" w14:textId="47D9CB8C" w:rsidR="0025070B" w:rsidRDefault="0025070B" w:rsidP="004D315D">
      <w:pPr>
        <w:pStyle w:val="NormalWeb"/>
        <w:spacing w:line="480" w:lineRule="auto"/>
      </w:pPr>
      <w:del w:id="7" w:author="tara gallagher" w:date="2021-12-16T20:11:00Z">
        <w:r w:rsidRPr="0025070B" w:rsidDel="0089606C">
          <w:rPr>
            <w:noProof/>
          </w:rPr>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1"/>
                      <a:stretch>
                        <a:fillRect/>
                      </a:stretch>
                    </pic:blipFill>
                    <pic:spPr>
                      <a:xfrm>
                        <a:off x="0" y="0"/>
                        <a:ext cx="5197475" cy="8229600"/>
                      </a:xfrm>
                      <a:prstGeom prst="rect">
                        <a:avLst/>
                      </a:prstGeom>
                    </pic:spPr>
                  </pic:pic>
                </a:graphicData>
              </a:graphic>
            </wp:inline>
          </w:drawing>
        </w:r>
      </w:del>
      <w:ins w:id="8" w:author="tara gallagher" w:date="2021-12-16T20:11:00Z">
        <w:r w:rsidR="0089606C" w:rsidRPr="0089606C">
          <w:rPr>
            <w:noProof/>
          </w:rPr>
          <w:t xml:space="preserve"> </w:t>
        </w:r>
        <w:r w:rsidR="0089606C" w:rsidRPr="0089606C">
          <w:rPr>
            <w:noProof/>
          </w:rPr>
          <w:drawing>
            <wp:inline distT="0" distB="0" distL="0" distR="0" wp14:anchorId="7F29F567" wp14:editId="07B863D0">
              <wp:extent cx="5020310" cy="8229600"/>
              <wp:effectExtent l="0" t="0" r="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12"/>
                      <a:stretch>
                        <a:fillRect/>
                      </a:stretch>
                    </pic:blipFill>
                    <pic:spPr>
                      <a:xfrm>
                        <a:off x="0" y="0"/>
                        <a:ext cx="5020310" cy="8229600"/>
                      </a:xfrm>
                      <a:prstGeom prst="rect">
                        <a:avLst/>
                      </a:prstGeom>
                    </pic:spPr>
                  </pic:pic>
                </a:graphicData>
              </a:graphic>
            </wp:inline>
          </w:drawing>
        </w:r>
      </w:ins>
    </w:p>
    <w:p w14:paraId="03C4E8B9" w14:textId="63A5BCBA" w:rsidR="0025070B" w:rsidRPr="00942CB1" w:rsidRDefault="0025070B" w:rsidP="004D315D">
      <w:pPr>
        <w:pStyle w:val="NormalWeb"/>
        <w:spacing w:line="480" w:lineRule="auto"/>
      </w:pPr>
      <w:r w:rsidRPr="00FA674C">
        <w:rPr>
          <w:b/>
          <w:bCs/>
        </w:rPr>
        <w:lastRenderedPageBreak/>
        <w:t xml:space="preserve">Figure </w:t>
      </w:r>
      <w:r w:rsidR="004827C8">
        <w:rPr>
          <w:b/>
          <w:bCs/>
        </w:rPr>
        <w:t>5</w:t>
      </w:r>
      <w:r w:rsidRPr="00FA674C">
        <w:rPr>
          <w:b/>
          <w:bCs/>
        </w:rPr>
        <w:t xml:space="preserve">: </w:t>
      </w:r>
      <w:ins w:id="9" w:author="tara gallagher" w:date="2021-12-16T18:53:00Z">
        <w:r w:rsidR="001E01B1">
          <w:rPr>
            <w:i/>
            <w:iCs/>
          </w:rPr>
          <w:t xml:space="preserve">P. aeruginosa </w:t>
        </w:r>
        <w:r w:rsidR="001E01B1">
          <w:t xml:space="preserve">PaFLR01 </w:t>
        </w:r>
        <w:r w:rsidR="001E01B1">
          <w:rPr>
            <w:b/>
            <w:bCs/>
          </w:rPr>
          <w:t>f</w:t>
        </w:r>
      </w:ins>
      <w:del w:id="10"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11" w:author="tara gallagher" w:date="2021-12-16T18:53:00Z">
        <w:r w:rsidR="001E01B1">
          <w:rPr>
            <w:b/>
            <w:bCs/>
          </w:rPr>
          <w:t xml:space="preserve"> when cross-fed </w:t>
        </w:r>
        <w:r w:rsidR="001E01B1">
          <w:rPr>
            <w:b/>
            <w:bCs/>
            <w:i/>
            <w:iCs/>
          </w:rPr>
          <w:t xml:space="preserve">Rothia </w:t>
        </w:r>
        <w:r w:rsidR="001E01B1">
          <w:rPr>
            <w:b/>
            <w:bCs/>
          </w:rPr>
          <w:t>supernatant</w:t>
        </w:r>
      </w:ins>
      <w:del w:id="12"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 xml:space="preserve">PaFLR0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3" w:author="tara gallagher" w:date="2021-12-16T18:20:00Z">
        <w:r w:rsidR="009A578F">
          <w:t xml:space="preserve">pixels from </w:t>
        </w:r>
      </w:ins>
      <w:del w:id="14" w:author="tara gallagher" w:date="2021-12-16T18:20:00Z">
        <w:r w:rsidR="00E62686" w:rsidDel="009A578F">
          <w:delText xml:space="preserve">all the </w:delText>
        </w:r>
      </w:del>
      <w:r w:rsidR="00E62686">
        <w:t xml:space="preserve">fluorescence lifetime images of PaFLR01 grown in </w:t>
      </w:r>
      <w:r w:rsidR="00BF6B14">
        <w:t xml:space="preserve">hypoxic </w:t>
      </w:r>
      <w:r w:rsidR="00E62686">
        <w:t>ASM (</w:t>
      </w:r>
      <w:r w:rsidR="00FA674C">
        <w:t>14 images</w:t>
      </w:r>
      <w:r w:rsidR="00E62686">
        <w:t>), M9 suc</w:t>
      </w:r>
      <w:r w:rsidR="00FA674C">
        <w:t xml:space="preserve"> (8</w:t>
      </w:r>
      <w:r w:rsidR="006F4AC4">
        <w:t xml:space="preserve"> images</w:t>
      </w:r>
      <w:r w:rsidR="00FA674C">
        <w:t>)</w:t>
      </w:r>
      <w:r w:rsidR="00E62686">
        <w:t xml:space="preserve">, </w:t>
      </w:r>
      <w:r w:rsidR="00BF6B14">
        <w:t xml:space="preserve">or </w:t>
      </w:r>
      <w:r w:rsidR="00E62686">
        <w:t>M9 suc + sup</w:t>
      </w:r>
      <w:r w:rsidR="00FA674C">
        <w:t xml:space="preserve"> (7</w:t>
      </w:r>
      <w:r w:rsidR="006F4AC4">
        <w:t xml:space="preserve"> images</w:t>
      </w:r>
      <w:r w:rsidR="00FA674C">
        <w:t>)</w:t>
      </w:r>
      <w:del w:id="15"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Mean G and S values for each media condition are represented by colored shapes with error bars (ASM = grey circle, M9 suc = lavender square, M9 suc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M9 s</w:t>
      </w:r>
      <w:r w:rsidR="00C75925">
        <w:t>uc</w:t>
      </w:r>
      <w:r w:rsidR="00CD27ED">
        <w:t>, ASM</w:t>
      </w:r>
      <w:r w:rsidR="00C75925">
        <w:t xml:space="preserve"> vs. </w:t>
      </w:r>
      <w:r w:rsidR="00CD27ED">
        <w:t>M9</w:t>
      </w:r>
      <w:r w:rsidR="00C75925">
        <w:t xml:space="preserve"> </w:t>
      </w:r>
      <w:r w:rsidR="00CD27ED">
        <w:t>s</w:t>
      </w:r>
      <w:r w:rsidR="00C75925">
        <w:t>uc</w:t>
      </w:r>
      <w:r w:rsidR="00CD27ED">
        <w:t>+sup, M9</w:t>
      </w:r>
      <w:r w:rsidR="00C75925">
        <w:t xml:space="preserve"> </w:t>
      </w:r>
      <w:r w:rsidR="00CD27ED">
        <w:t>s</w:t>
      </w:r>
      <w:r w:rsidR="00C75925">
        <w:t xml:space="preserve">uc vs. </w:t>
      </w:r>
      <w:r w:rsidR="00CD27ED">
        <w:t>M9</w:t>
      </w:r>
      <w:r w:rsidR="00C75925">
        <w:t xml:space="preserve"> suc</w:t>
      </w:r>
      <w:r w:rsidR="00CD27ED">
        <w:t>+sup</w:t>
      </w:r>
      <w:r w:rsidR="00426617">
        <w:t xml:space="preserve">; </w:t>
      </w:r>
      <w:r w:rsidR="00CD27ED" w:rsidRPr="00CD27ED">
        <w:t>Fasano-Francheschini Test</w:t>
      </w:r>
      <w:r w:rsidR="00CD27ED">
        <w:t xml:space="preserve">, </w:t>
      </w:r>
      <w:r w:rsidR="00DB2622" w:rsidRPr="00DB2622">
        <w:t>p-value &lt; 2.2e</w:t>
      </w:r>
      <w:r w:rsidR="00DB2622" w:rsidRPr="007B26EC">
        <w:rPr>
          <w:vertAlign w:val="superscript"/>
          <w:rPrChange w:id="16"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17" w:author="tara gallagher" w:date="2021-12-16T18:18:00Z">
        <w:r w:rsidR="007B26EC">
          <w:t xml:space="preserve">the side and bottom panels, respectively, </w:t>
        </w:r>
      </w:ins>
      <w:del w:id="18"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suc + sup G and S distributions </w:t>
      </w:r>
      <w:ins w:id="19" w:author="tara gallagher" w:date="2021-12-16T18:18:00Z">
        <w:r w:rsidR="007B26EC">
          <w:t xml:space="preserve">were significantly </w:t>
        </w:r>
      </w:ins>
      <w:del w:id="20" w:author="tara gallagher" w:date="2021-12-16T18:18:00Z">
        <w:r w:rsidR="00C75925" w:rsidDel="007B26EC">
          <w:delText xml:space="preserve">are </w:delText>
        </w:r>
      </w:del>
      <w:r w:rsidR="00C75925">
        <w:t>shifted to the left of the M9</w:t>
      </w:r>
      <w:r w:rsidR="00426617">
        <w:t xml:space="preserve"> </w:t>
      </w:r>
      <w:r w:rsidR="00C75925">
        <w:t>suc and ASM distributions (</w:t>
      </w:r>
      <w:r w:rsidR="00C75925" w:rsidRPr="00C75925">
        <w:t>Wilcoxon rank sum test</w:t>
      </w:r>
      <w:r w:rsidR="00C75925">
        <w:t xml:space="preserve">, </w:t>
      </w:r>
      <w:r w:rsidR="00C75925" w:rsidRPr="00C75925">
        <w:t>p-value &lt; 2.2e</w:t>
      </w:r>
      <w:r w:rsidR="00C75925" w:rsidRPr="007B26EC">
        <w:rPr>
          <w:vertAlign w:val="superscript"/>
          <w:rPrChange w:id="21"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2"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3" w:author="tara gallagher" w:date="2021-12-16T18:19:00Z">
        <w:r w:rsidR="007B26EC">
          <w:t>position on the phasor</w:t>
        </w:r>
      </w:ins>
      <w:ins w:id="24" w:author="tara gallagher" w:date="2021-12-16T19:01:00Z">
        <w:r w:rsidR="007A4667">
          <w:t xml:space="preserve"> (bottom)</w:t>
        </w:r>
      </w:ins>
      <w:del w:id="25" w:author="tara gallagher" w:date="2021-12-16T18:19:00Z">
        <w:r w:rsidR="00FA674C" w:rsidDel="007B26EC">
          <w:delText>lifetime</w:delText>
        </w:r>
      </w:del>
      <w:r w:rsidR="00194A55">
        <w:t>.</w:t>
      </w:r>
      <w:ins w:id="26" w:author="tara gallagher" w:date="2021-12-16T19:01:00Z">
        <w:r w:rsidR="00D96C10">
          <w:t xml:space="preserve"> The </w:t>
        </w:r>
      </w:ins>
      <w:ins w:id="27" w:author="tara gallagher" w:date="2021-12-16T19:02:00Z">
        <w:r w:rsidR="007A4667">
          <w:t>pixel color</w:t>
        </w:r>
      </w:ins>
      <w:ins w:id="28" w:author="tara gallagher" w:date="2021-12-16T19:01:00Z">
        <w:r w:rsidR="00D96C10">
          <w:t xml:space="preserve"> in the image</w:t>
        </w:r>
      </w:ins>
      <w:ins w:id="29" w:author="tara gallagher" w:date="2021-12-16T19:02:00Z">
        <w:r w:rsidR="007A4667">
          <w:t xml:space="preserve">s </w:t>
        </w:r>
      </w:ins>
      <w:ins w:id="30" w:author="tara gallagher" w:date="2021-12-16T19:01:00Z">
        <w:r w:rsidR="00D96C10">
          <w:t xml:space="preserve">correspond with </w:t>
        </w:r>
      </w:ins>
      <w:ins w:id="31" w:author="tara gallagher" w:date="2021-12-16T19:02:00Z">
        <w:r w:rsidR="007A4667">
          <w:t>the color of pixels in the phasor.</w:t>
        </w:r>
      </w:ins>
      <w:ins w:id="32"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r w:rsidR="00097266">
        <w:t xml:space="preserve">OHPhz = 1-hydroxyphenazine, OLS = Oxidized Lipid Signal, </w:t>
      </w:r>
      <w:r w:rsidR="00097266" w:rsidRPr="0030454E">
        <w:t>PVD = pyoverdine, PYO = pyocyanin</w:t>
      </w:r>
      <w:r w:rsidR="00097266">
        <w:t xml:space="preserve">, </w:t>
      </w:r>
      <w:r w:rsidR="00942CB1">
        <w:t>ASM = artificial sputum medium, suc = succinate, sup = supernatant</w:t>
      </w:r>
      <w:r w:rsidR="00B47D1E">
        <w:t xml:space="preserve"> from </w:t>
      </w:r>
      <w:r w:rsidR="00B47D1E">
        <w:rPr>
          <w:i/>
          <w:iCs/>
        </w:rPr>
        <w:t>Rothia mucilaginosa</w:t>
      </w:r>
      <w:r w:rsidR="00942CB1">
        <w:t>.</w:t>
      </w:r>
    </w:p>
    <w:p w14:paraId="17C79BA7" w14:textId="067423ED" w:rsidR="00362AC8" w:rsidRDefault="00362AC8" w:rsidP="00362AC8">
      <w:pPr>
        <w:pStyle w:val="NormalWeb"/>
      </w:pPr>
    </w:p>
    <w:p w14:paraId="08F5744E" w14:textId="77777777" w:rsidR="00626404" w:rsidRPr="00626404" w:rsidRDefault="00626404" w:rsidP="00626404">
      <w:pPr>
        <w:shd w:val="clear" w:color="auto" w:fill="FFFFFF"/>
        <w:rPr>
          <w:rFonts w:ascii="Arial" w:eastAsia="Times New Roman" w:hAnsi="Arial" w:cs="Arial"/>
          <w:color w:val="222222"/>
          <w:highlight w:val="yellow"/>
        </w:rPr>
      </w:pPr>
      <w:r w:rsidRPr="00626404">
        <w:rPr>
          <w:rFonts w:ascii="Arial" w:eastAsia="Times New Roman" w:hAnsi="Arial" w:cs="Arial"/>
          <w:color w:val="222222"/>
          <w:highlight w:val="yellow"/>
        </w:rPr>
        <w:t>1. Where you say sup, could you fit Rothia sup? In the legend, potentially? </w:t>
      </w:r>
    </w:p>
    <w:p w14:paraId="4B7B8749" w14:textId="77777777" w:rsidR="00626404" w:rsidRPr="00626404" w:rsidRDefault="00626404" w:rsidP="00626404">
      <w:pPr>
        <w:shd w:val="clear" w:color="auto" w:fill="FFFFFF"/>
        <w:rPr>
          <w:rFonts w:ascii="Arial" w:eastAsia="Times New Roman" w:hAnsi="Arial" w:cs="Arial"/>
          <w:color w:val="222222"/>
          <w:highlight w:val="yellow"/>
        </w:rPr>
      </w:pPr>
    </w:p>
    <w:p w14:paraId="5D01E923" w14:textId="77777777" w:rsidR="00626404" w:rsidRPr="00626404" w:rsidRDefault="00626404" w:rsidP="00626404">
      <w:pPr>
        <w:shd w:val="clear" w:color="auto" w:fill="FFFFFF"/>
        <w:rPr>
          <w:rFonts w:ascii="Arial" w:eastAsia="Times New Roman" w:hAnsi="Arial" w:cs="Arial"/>
          <w:color w:val="222222"/>
          <w:highlight w:val="yellow"/>
        </w:rPr>
      </w:pPr>
      <w:r w:rsidRPr="00626404">
        <w:rPr>
          <w:rFonts w:ascii="Arial" w:eastAsia="Times New Roman" w:hAnsi="Arial" w:cs="Arial"/>
          <w:color w:val="222222"/>
          <w:highlight w:val="yellow"/>
        </w:rPr>
        <w:lastRenderedPageBreak/>
        <w:t>2. It would be helpful to have Pseudomonas and Rothia cross-feeding somewhere prominent, either at the top of panel A or in the bold figure caption.</w:t>
      </w:r>
    </w:p>
    <w:p w14:paraId="2D59D9F4" w14:textId="77777777" w:rsidR="00626404" w:rsidRPr="00626404" w:rsidRDefault="00626404" w:rsidP="00626404">
      <w:pPr>
        <w:shd w:val="clear" w:color="auto" w:fill="FFFFFF"/>
        <w:rPr>
          <w:rFonts w:ascii="Arial" w:eastAsia="Times New Roman" w:hAnsi="Arial" w:cs="Arial"/>
          <w:color w:val="222222"/>
          <w:highlight w:val="yellow"/>
        </w:rPr>
      </w:pPr>
    </w:p>
    <w:p w14:paraId="6B0B313E" w14:textId="77777777" w:rsidR="00626404" w:rsidRDefault="00626404" w:rsidP="00626404">
      <w:pPr>
        <w:shd w:val="clear" w:color="auto" w:fill="FFFFFF"/>
        <w:rPr>
          <w:rFonts w:ascii="Arial" w:eastAsia="Times New Roman" w:hAnsi="Arial" w:cs="Arial"/>
          <w:color w:val="222222"/>
        </w:rPr>
      </w:pPr>
      <w:r w:rsidRPr="00626404">
        <w:rPr>
          <w:rFonts w:ascii="Arial" w:eastAsia="Times New Roman" w:hAnsi="Arial" w:cs="Arial"/>
          <w:color w:val="222222"/>
          <w:highlight w:val="yellow"/>
        </w:rPr>
        <w:t>3. Is it possible to use larger font sizes? Try not to go below 9-10 (maybe that is already happening…)</w:t>
      </w:r>
    </w:p>
    <w:p w14:paraId="3CDADCC6" w14:textId="77777777" w:rsidR="00626404" w:rsidRPr="0030454E" w:rsidRDefault="00626404" w:rsidP="00362AC8">
      <w:pPr>
        <w:pStyle w:val="NormalWeb"/>
      </w:pPr>
    </w:p>
    <w:p w14:paraId="461035F8" w14:textId="2E8907FA" w:rsidR="00A94B70" w:rsidRPr="0030454E" w:rsidRDefault="00A94B70"/>
    <w:p w14:paraId="7486654B" w14:textId="62E8D8B8" w:rsidR="00A94B70" w:rsidRPr="0030454E" w:rsidRDefault="00A94B70"/>
    <w:p w14:paraId="19CEE908" w14:textId="671BC82C" w:rsidR="00A94B70" w:rsidRDefault="00A94B70"/>
    <w:p w14:paraId="35B51046" w14:textId="77777777" w:rsidR="001C4B99" w:rsidRPr="0030454E" w:rsidRDefault="001C4B99" w:rsidP="001C4B99"/>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code: schematic.rmd</w:t>
      </w:r>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spectral_flim_phasor.Rmd,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164102"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B.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w:t>
      </w:r>
      <w:r w:rsidR="00C24F5E" w:rsidRPr="00164102">
        <w:rPr>
          <w:rFonts w:ascii="Times New Roman" w:hAnsi="Times New Roman" w:cs="Times New Roman"/>
          <w:color w:val="538135" w:themeColor="accent6" w:themeShade="BF"/>
          <w:sz w:val="24"/>
          <w:szCs w:val="24"/>
        </w:rPr>
        <w:t xml:space="preserve"> FLIM</w:t>
      </w:r>
      <w:r w:rsidRPr="00164102">
        <w:rPr>
          <w:rFonts w:ascii="Times New Roman" w:hAnsi="Times New Roman" w:cs="Times New Roman"/>
          <w:color w:val="538135" w:themeColor="accent6" w:themeShade="BF"/>
          <w:sz w:val="24"/>
          <w:szCs w:val="24"/>
        </w:rPr>
        <w:t xml:space="preserve"> phasor of fluorophores</w:t>
      </w:r>
      <w:r w:rsidR="00C24F5E" w:rsidRPr="00164102">
        <w:rPr>
          <w:rFonts w:ascii="Times New Roman" w:hAnsi="Times New Roman" w:cs="Times New Roman"/>
          <w:color w:val="538135" w:themeColor="accent6" w:themeShade="BF"/>
          <w:sz w:val="24"/>
          <w:szCs w:val="24"/>
        </w:rPr>
        <w:t>, acquired by DIVER.</w:t>
      </w:r>
    </w:p>
    <w:p w14:paraId="5F01E165" w14:textId="77777777" w:rsidR="00393C1A" w:rsidRPr="00853FE7" w:rsidRDefault="00393C1A" w:rsidP="00853FE7">
      <w:pPr>
        <w:rPr>
          <w:color w:val="C45911" w:themeColor="accent2" w:themeShade="BF"/>
        </w:rPr>
      </w:pPr>
    </w:p>
    <w:p w14:paraId="6630D39A" w14:textId="6120462B" w:rsidR="00393C1A" w:rsidRPr="006E6B73" w:rsidRDefault="00393C1A" w:rsidP="00393C1A">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w:t>
      </w:r>
      <w:r>
        <w:rPr>
          <w:rFonts w:ascii="Times New Roman" w:hAnsi="Times New Roman" w:cs="Times New Roman"/>
          <w:color w:val="C45911" w:themeColor="accent2" w:themeShade="BF"/>
          <w:sz w:val="24"/>
          <w:szCs w:val="24"/>
        </w:rPr>
        <w:t>3</w:t>
      </w:r>
      <w:r w:rsidRPr="006E6B73">
        <w:rPr>
          <w:rFonts w:ascii="Times New Roman" w:hAnsi="Times New Roman" w:cs="Times New Roman"/>
          <w:color w:val="C45911" w:themeColor="accent2" w:themeShade="BF"/>
          <w:sz w:val="24"/>
          <w:szCs w:val="24"/>
        </w:rPr>
        <w:t>: Lifetime shifts with depth in WT biofilm, not phzko biofilm.</w:t>
      </w:r>
    </w:p>
    <w:p w14:paraId="12248AD6" w14:textId="3433A8C0" w:rsidR="00B92936" w:rsidRDefault="00F731AB" w:rsidP="00AB5DBE">
      <w:pPr>
        <w:pStyle w:val="ListParagraph"/>
        <w:numPr>
          <w:ilvl w:val="1"/>
          <w:numId w:val="2"/>
        </w:numPr>
        <w:rPr>
          <w:rFonts w:ascii="Times New Roman" w:hAnsi="Times New Roman" w:cs="Times New Roman"/>
          <w:color w:val="C45911" w:themeColor="accent2" w:themeShade="BF"/>
          <w:sz w:val="24"/>
          <w:szCs w:val="24"/>
        </w:rPr>
      </w:pPr>
      <w:r w:rsidRPr="00B92936">
        <w:rPr>
          <w:rFonts w:ascii="Times New Roman" w:hAnsi="Times New Roman" w:cs="Times New Roman"/>
          <w:color w:val="C45911" w:themeColor="accent2" w:themeShade="BF"/>
          <w:sz w:val="24"/>
          <w:szCs w:val="24"/>
        </w:rPr>
        <w:t xml:space="preserve">A. </w:t>
      </w:r>
      <w:r w:rsidR="00B92936" w:rsidRPr="00B92936">
        <w:rPr>
          <w:rFonts w:ascii="Times New Roman" w:hAnsi="Times New Roman" w:cs="Times New Roman"/>
          <w:color w:val="C45911" w:themeColor="accent2" w:themeShade="BF"/>
          <w:sz w:val="24"/>
          <w:szCs w:val="24"/>
        </w:rPr>
        <w:t>All phasors</w:t>
      </w:r>
      <w:r w:rsidR="00B92936">
        <w:rPr>
          <w:rFonts w:ascii="Times New Roman" w:hAnsi="Times New Roman" w:cs="Times New Roman"/>
          <w:color w:val="C45911" w:themeColor="accent2" w:themeShade="BF"/>
          <w:sz w:val="24"/>
          <w:szCs w:val="24"/>
        </w:rPr>
        <w:t>, colored by pixel counts? (4 columns, gridded by condition)</w:t>
      </w:r>
    </w:p>
    <w:p w14:paraId="32EF07E7" w14:textId="77777777" w:rsidR="002404A3" w:rsidRDefault="00B92936" w:rsidP="00591452">
      <w:pPr>
        <w:pStyle w:val="ListParagraph"/>
        <w:numPr>
          <w:ilvl w:val="1"/>
          <w:numId w:val="2"/>
        </w:numPr>
        <w:rPr>
          <w:ins w:id="33" w:author="Tara" w:date="2021-12-21T11:14:00Z"/>
          <w:rFonts w:ascii="Times New Roman" w:hAnsi="Times New Roman" w:cs="Times New Roman"/>
          <w:color w:val="C45911" w:themeColor="accent2" w:themeShade="BF"/>
          <w:sz w:val="24"/>
          <w:szCs w:val="24"/>
        </w:rPr>
        <w:pPrChange w:id="34" w:author="Tara" w:date="2021-12-21T11:14:00Z">
          <w:pPr>
            <w:pStyle w:val="ListParagraph"/>
            <w:ind w:left="1440"/>
          </w:pPr>
        </w:pPrChange>
      </w:pPr>
      <w:r w:rsidRPr="002404A3">
        <w:rPr>
          <w:rFonts w:ascii="Times New Roman" w:hAnsi="Times New Roman" w:cs="Times New Roman"/>
          <w:color w:val="C45911" w:themeColor="accent2" w:themeShade="BF"/>
          <w:sz w:val="24"/>
          <w:szCs w:val="24"/>
        </w:rPr>
        <w:t xml:space="preserve">B. </w:t>
      </w:r>
      <w:ins w:id="35" w:author="Tara" w:date="2021-12-21T11:14:00Z">
        <w:r w:rsidR="002404A3">
          <w:rPr>
            <w:rFonts w:ascii="Times New Roman" w:hAnsi="Times New Roman" w:cs="Times New Roman"/>
            <w:color w:val="C45911" w:themeColor="accent2" w:themeShade="BF"/>
            <w:sz w:val="24"/>
            <w:szCs w:val="24"/>
          </w:rPr>
          <w:t>G1 distrubitoins, colored by depth</w:t>
        </w:r>
      </w:ins>
    </w:p>
    <w:p w14:paraId="478052E4" w14:textId="3D36005C" w:rsidR="00B92936" w:rsidDel="002404A3" w:rsidRDefault="002404A3" w:rsidP="00591452">
      <w:pPr>
        <w:pStyle w:val="ListParagraph"/>
        <w:numPr>
          <w:ilvl w:val="1"/>
          <w:numId w:val="2"/>
        </w:numPr>
        <w:rPr>
          <w:del w:id="36" w:author="Tara" w:date="2021-12-21T11:14:00Z"/>
          <w:rFonts w:ascii="Times New Roman" w:hAnsi="Times New Roman" w:cs="Times New Roman"/>
          <w:color w:val="C45911" w:themeColor="accent2" w:themeShade="BF"/>
          <w:sz w:val="24"/>
          <w:szCs w:val="24"/>
        </w:rPr>
        <w:pPrChange w:id="37" w:author="Tara" w:date="2021-12-21T11:14:00Z">
          <w:pPr>
            <w:pStyle w:val="ListParagraph"/>
            <w:numPr>
              <w:ilvl w:val="1"/>
              <w:numId w:val="2"/>
            </w:numPr>
            <w:ind w:left="1440" w:hanging="360"/>
          </w:pPr>
        </w:pPrChange>
      </w:pPr>
      <w:ins w:id="38" w:author="Tara" w:date="2021-12-21T11:14:00Z">
        <w:r>
          <w:rPr>
            <w:rFonts w:ascii="Times New Roman" w:hAnsi="Times New Roman" w:cs="Times New Roman"/>
            <w:color w:val="C45911" w:themeColor="accent2" w:themeShade="BF"/>
            <w:sz w:val="24"/>
            <w:szCs w:val="24"/>
          </w:rPr>
          <w:t xml:space="preserve">C. S1 distributions colored by depth </w:t>
        </w:r>
      </w:ins>
      <w:del w:id="39" w:author="Tara" w:date="2021-12-21T11:14:00Z">
        <w:r w:rsidR="00B92936" w:rsidDel="002404A3">
          <w:rPr>
            <w:rFonts w:ascii="Times New Roman" w:hAnsi="Times New Roman" w:cs="Times New Roman"/>
            <w:color w:val="C45911" w:themeColor="accent2" w:themeShade="BF"/>
            <w:sz w:val="24"/>
            <w:szCs w:val="24"/>
          </w:rPr>
          <w:delText>All phasors, colored by depth with G and S distribution colored</w:delText>
        </w:r>
        <w:r w:rsidR="00E8471E" w:rsidDel="002404A3">
          <w:rPr>
            <w:rFonts w:ascii="Times New Roman" w:hAnsi="Times New Roman" w:cs="Times New Roman"/>
            <w:color w:val="C45911" w:themeColor="accent2" w:themeShade="BF"/>
            <w:sz w:val="24"/>
            <w:szCs w:val="24"/>
          </w:rPr>
          <w:delText xml:space="preserve"> and linetype</w:delText>
        </w:r>
        <w:r w:rsidR="00B92936" w:rsidDel="002404A3">
          <w:rPr>
            <w:rFonts w:ascii="Times New Roman" w:hAnsi="Times New Roman" w:cs="Times New Roman"/>
            <w:color w:val="C45911" w:themeColor="accent2" w:themeShade="BF"/>
            <w:sz w:val="24"/>
            <w:szCs w:val="24"/>
          </w:rPr>
          <w:delText xml:space="preserve"> by depth (11 colors)</w:delText>
        </w:r>
      </w:del>
    </w:p>
    <w:p w14:paraId="46B9F14E" w14:textId="77777777" w:rsidR="00B92936" w:rsidRPr="002404A3" w:rsidRDefault="00B92936" w:rsidP="00591452">
      <w:pPr>
        <w:pStyle w:val="ListParagraph"/>
        <w:numPr>
          <w:ilvl w:val="1"/>
          <w:numId w:val="2"/>
        </w:numPr>
        <w:rPr>
          <w:rFonts w:ascii="Times New Roman" w:hAnsi="Times New Roman" w:cs="Times New Roman"/>
          <w:color w:val="C45911" w:themeColor="accent2" w:themeShade="BF"/>
          <w:sz w:val="24"/>
          <w:szCs w:val="24"/>
        </w:rPr>
        <w:pPrChange w:id="40" w:author="Tara" w:date="2021-12-21T11:14:00Z">
          <w:pPr>
            <w:pStyle w:val="ListParagraph"/>
            <w:ind w:left="1440"/>
          </w:pPr>
        </w:pPrChange>
      </w:pPr>
    </w:p>
    <w:p w14:paraId="02617AD0" w14:textId="2225EB2E" w:rsidR="0090645E" w:rsidRPr="0090645E" w:rsidRDefault="0090645E" w:rsidP="0090645E">
      <w:pPr>
        <w:rPr>
          <w:color w:val="C45911" w:themeColor="accent2" w:themeShade="BF"/>
        </w:rPr>
      </w:pPr>
      <w:r>
        <w:rPr>
          <w:color w:val="C45911" w:themeColor="accent2" w:themeShade="BF"/>
        </w:rPr>
        <w:t>Figure 4</w:t>
      </w:r>
      <w:r w:rsidR="00F84029">
        <w:rPr>
          <w:color w:val="C45911" w:themeColor="accent2" w:themeShade="BF"/>
        </w:rPr>
        <w:t>:</w:t>
      </w:r>
      <w:r>
        <w:rPr>
          <w:color w:val="C45911" w:themeColor="accent2" w:themeShade="BF"/>
        </w:rPr>
        <w:t xml:space="preserve"> FLIM phasor </w:t>
      </w:r>
    </w:p>
    <w:p w14:paraId="109BFA3B" w14:textId="3034C550" w:rsidR="00B92936" w:rsidRPr="00853FE7" w:rsidRDefault="003A711C" w:rsidP="00B92936">
      <w:pPr>
        <w:pStyle w:val="ListParagraph"/>
        <w:numPr>
          <w:ilvl w:val="1"/>
          <w:numId w:val="2"/>
        </w:numPr>
        <w:rPr>
          <w:rFonts w:ascii="Times New Roman" w:hAnsi="Times New Roman" w:cs="Times New Roman"/>
          <w:color w:val="C45911" w:themeColor="accent2" w:themeShade="BF"/>
          <w:sz w:val="24"/>
          <w:szCs w:val="24"/>
        </w:rPr>
      </w:pPr>
      <w:ins w:id="41" w:author="Tara" w:date="2021-12-21T11:14:00Z">
        <w:r>
          <w:rPr>
            <w:rFonts w:ascii="Times New Roman" w:hAnsi="Times New Roman" w:cs="Times New Roman"/>
            <w:color w:val="C45911" w:themeColor="accent2" w:themeShade="BF"/>
            <w:sz w:val="24"/>
            <w:szCs w:val="24"/>
          </w:rPr>
          <w:t>A</w:t>
        </w:r>
      </w:ins>
      <w:del w:id="42" w:author="Tara" w:date="2021-12-21T11:14:00Z">
        <w:r w:rsidR="00B92936" w:rsidDel="003A711C">
          <w:rPr>
            <w:rFonts w:ascii="Times New Roman" w:hAnsi="Times New Roman" w:cs="Times New Roman"/>
            <w:color w:val="C45911" w:themeColor="accent2" w:themeShade="BF"/>
            <w:sz w:val="24"/>
            <w:szCs w:val="24"/>
          </w:rPr>
          <w:delText>B</w:delText>
        </w:r>
      </w:del>
      <w:r w:rsidR="00B92936">
        <w:rPr>
          <w:rFonts w:ascii="Times New Roman" w:hAnsi="Times New Roman" w:cs="Times New Roman"/>
          <w:color w:val="C45911" w:themeColor="accent2" w:themeShade="BF"/>
          <w:sz w:val="24"/>
          <w:szCs w:val="24"/>
        </w:rPr>
        <w:t>.</w:t>
      </w:r>
      <w:r w:rsidR="00B92936" w:rsidRPr="006E6B73">
        <w:rPr>
          <w:rFonts w:ascii="Times New Roman" w:hAnsi="Times New Roman" w:cs="Times New Roman"/>
          <w:color w:val="C45911" w:themeColor="accent2" w:themeShade="BF"/>
          <w:sz w:val="24"/>
          <w:szCs w:val="24"/>
        </w:rPr>
        <w:t xml:space="preserve"> WT Pa biofilm </w:t>
      </w:r>
      <w:r w:rsidR="00B92936">
        <w:rPr>
          <w:rFonts w:ascii="Times New Roman" w:hAnsi="Times New Roman" w:cs="Times New Roman"/>
          <w:color w:val="C45911" w:themeColor="accent2" w:themeShade="BF"/>
          <w:sz w:val="24"/>
          <w:szCs w:val="24"/>
        </w:rPr>
        <w:t xml:space="preserve">and phz ko </w:t>
      </w:r>
      <w:r w:rsidR="00B92936" w:rsidRPr="006E6B73">
        <w:rPr>
          <w:rFonts w:ascii="Times New Roman" w:hAnsi="Times New Roman" w:cs="Times New Roman"/>
          <w:color w:val="C45911" w:themeColor="accent2" w:themeShade="BF"/>
          <w:sz w:val="24"/>
          <w:szCs w:val="24"/>
        </w:rPr>
        <w:t xml:space="preserve">fluorescent intensity </w:t>
      </w:r>
      <w:r w:rsidR="00B92936">
        <w:rPr>
          <w:rFonts w:ascii="Times New Roman" w:hAnsi="Times New Roman" w:cs="Times New Roman"/>
          <w:color w:val="C45911" w:themeColor="accent2" w:themeShade="BF"/>
          <w:sz w:val="24"/>
          <w:szCs w:val="24"/>
        </w:rPr>
        <w:t xml:space="preserve">example </w:t>
      </w:r>
      <w:r w:rsidR="00B92936" w:rsidRPr="006E6B73">
        <w:rPr>
          <w:rFonts w:ascii="Times New Roman" w:hAnsi="Times New Roman" w:cs="Times New Roman"/>
          <w:color w:val="C45911" w:themeColor="accent2" w:themeShade="BF"/>
          <w:sz w:val="24"/>
          <w:szCs w:val="24"/>
        </w:rPr>
        <w:t>images</w:t>
      </w:r>
      <w:r w:rsidR="00B92936">
        <w:rPr>
          <w:rFonts w:ascii="Times New Roman" w:hAnsi="Times New Roman" w:cs="Times New Roman"/>
          <w:color w:val="C45911" w:themeColor="accent2" w:themeShade="BF"/>
          <w:sz w:val="24"/>
          <w:szCs w:val="24"/>
        </w:rPr>
        <w:t xml:space="preserve"> @ surface</w:t>
      </w:r>
      <w:ins w:id="43" w:author="Tara" w:date="2021-12-21T11:14:00Z">
        <w:r>
          <w:rPr>
            <w:rFonts w:ascii="Times New Roman" w:hAnsi="Times New Roman" w:cs="Times New Roman"/>
            <w:color w:val="C45911" w:themeColor="accent2" w:themeShade="BF"/>
            <w:sz w:val="24"/>
            <w:szCs w:val="24"/>
          </w:rPr>
          <w:t xml:space="preserve">, middle and bottom </w:t>
        </w:r>
      </w:ins>
      <w:del w:id="44" w:author="Tara" w:date="2021-12-21T11:14:00Z">
        <w:r w:rsidR="00B92936" w:rsidDel="003A711C">
          <w:rPr>
            <w:rFonts w:ascii="Times New Roman" w:hAnsi="Times New Roman" w:cs="Times New Roman"/>
            <w:color w:val="C45911" w:themeColor="accent2" w:themeShade="BF"/>
            <w:sz w:val="24"/>
            <w:szCs w:val="24"/>
          </w:rPr>
          <w:delText xml:space="preserve"> </w:delText>
        </w:r>
      </w:del>
      <w:r w:rsidR="00B92936">
        <w:rPr>
          <w:rFonts w:ascii="Times New Roman" w:hAnsi="Times New Roman" w:cs="Times New Roman"/>
          <w:color w:val="C45911" w:themeColor="accent2" w:themeShade="BF"/>
          <w:sz w:val="24"/>
          <w:szCs w:val="24"/>
        </w:rPr>
        <w:t>of biofilm (4 columns</w:t>
      </w:r>
      <w:ins w:id="45" w:author="Tara" w:date="2021-12-21T11:14:00Z">
        <w:r>
          <w:rPr>
            <w:rFonts w:ascii="Times New Roman" w:hAnsi="Times New Roman" w:cs="Times New Roman"/>
            <w:color w:val="C45911" w:themeColor="accent2" w:themeShade="BF"/>
            <w:sz w:val="24"/>
            <w:szCs w:val="24"/>
          </w:rPr>
          <w:t xml:space="preserve"> x 3 rows</w:t>
        </w:r>
      </w:ins>
      <w:r w:rsidR="00B92936">
        <w:rPr>
          <w:rFonts w:ascii="Times New Roman" w:hAnsi="Times New Roman" w:cs="Times New Roman"/>
          <w:color w:val="C45911" w:themeColor="accent2" w:themeShade="BF"/>
          <w:sz w:val="24"/>
          <w:szCs w:val="24"/>
        </w:rPr>
        <w:t>)</w:t>
      </w:r>
    </w:p>
    <w:p w14:paraId="15895501" w14:textId="5664DEB4" w:rsidR="00642ECE" w:rsidRPr="00853FE7" w:rsidRDefault="00642ECE" w:rsidP="00642ECE">
      <w:pPr>
        <w:pStyle w:val="ListParagraph"/>
        <w:numPr>
          <w:ilvl w:val="1"/>
          <w:numId w:val="2"/>
        </w:numPr>
        <w:rPr>
          <w:ins w:id="46" w:author="Tara" w:date="2021-12-21T11:15:00Z"/>
          <w:rFonts w:ascii="Times New Roman" w:hAnsi="Times New Roman" w:cs="Times New Roman"/>
          <w:color w:val="C45911" w:themeColor="accent2" w:themeShade="BF"/>
          <w:sz w:val="24"/>
          <w:szCs w:val="24"/>
        </w:rPr>
      </w:pPr>
      <w:ins w:id="47" w:author="Tara" w:date="2021-12-21T11:15:00Z">
        <w:r>
          <w:rPr>
            <w:rFonts w:ascii="Times New Roman" w:hAnsi="Times New Roman" w:cs="Times New Roman"/>
            <w:color w:val="C45911" w:themeColor="accent2" w:themeShade="BF"/>
            <w:sz w:val="24"/>
            <w:szCs w:val="24"/>
          </w:rPr>
          <w:t>B</w:t>
        </w:r>
        <w:r>
          <w:rPr>
            <w:rFonts w:ascii="Times New Roman" w:hAnsi="Times New Roman" w:cs="Times New Roman"/>
            <w:color w:val="C45911" w:themeColor="accent2" w:themeShade="BF"/>
            <w:sz w:val="24"/>
            <w:szCs w:val="24"/>
          </w:rPr>
          <w:t>.</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phz ko </w:t>
        </w:r>
        <w:r w:rsidRPr="006E6B73">
          <w:rPr>
            <w:rFonts w:ascii="Times New Roman" w:hAnsi="Times New Roman" w:cs="Times New Roman"/>
            <w:color w:val="C45911" w:themeColor="accent2" w:themeShade="BF"/>
            <w:sz w:val="24"/>
            <w:szCs w:val="24"/>
          </w:rPr>
          <w:t xml:space="preserve">fluorescent intensity </w:t>
        </w:r>
        <w:r>
          <w:rPr>
            <w:rFonts w:ascii="Times New Roman" w:hAnsi="Times New Roman" w:cs="Times New Roman"/>
            <w:color w:val="C45911" w:themeColor="accent2" w:themeShade="BF"/>
            <w:sz w:val="24"/>
            <w:szCs w:val="24"/>
          </w:rPr>
          <w:t xml:space="preserve">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 surface, middle and bottom of biofilm (4 columns</w:t>
        </w:r>
        <w:r>
          <w:rPr>
            <w:rFonts w:ascii="Times New Roman" w:hAnsi="Times New Roman" w:cs="Times New Roman"/>
            <w:color w:val="C45911" w:themeColor="accent2" w:themeShade="BF"/>
            <w:sz w:val="24"/>
            <w:szCs w:val="24"/>
          </w:rPr>
          <w:t xml:space="preserve"> x 4</w:t>
        </w:r>
        <w:r>
          <w:rPr>
            <w:rFonts w:ascii="Times New Roman" w:hAnsi="Times New Roman" w:cs="Times New Roman"/>
            <w:color w:val="C45911" w:themeColor="accent2" w:themeShade="BF"/>
            <w:sz w:val="24"/>
            <w:szCs w:val="24"/>
          </w:rPr>
          <w:t xml:space="preserve"> rows)</w:t>
        </w:r>
      </w:ins>
    </w:p>
    <w:p w14:paraId="4ADB5112" w14:textId="7D6B397C" w:rsidR="00B92936" w:rsidDel="00642ECE" w:rsidRDefault="00B92936" w:rsidP="00B92936">
      <w:pPr>
        <w:pStyle w:val="ListParagraph"/>
        <w:numPr>
          <w:ilvl w:val="1"/>
          <w:numId w:val="2"/>
        </w:numPr>
        <w:rPr>
          <w:del w:id="48" w:author="Tara" w:date="2021-12-21T11:15:00Z"/>
          <w:rFonts w:ascii="Times New Roman" w:hAnsi="Times New Roman" w:cs="Times New Roman"/>
          <w:color w:val="C45911" w:themeColor="accent2" w:themeShade="BF"/>
          <w:sz w:val="24"/>
          <w:szCs w:val="24"/>
        </w:rPr>
      </w:pPr>
      <w:del w:id="49" w:author="Tara" w:date="2021-12-21T11:14:00Z">
        <w:r w:rsidDel="003A711C">
          <w:rPr>
            <w:rFonts w:ascii="Times New Roman" w:hAnsi="Times New Roman" w:cs="Times New Roman"/>
            <w:color w:val="C45911" w:themeColor="accent2" w:themeShade="BF"/>
            <w:sz w:val="24"/>
            <w:szCs w:val="24"/>
          </w:rPr>
          <w:delText>C</w:delText>
        </w:r>
      </w:del>
      <w:del w:id="50" w:author="Tara" w:date="2021-12-21T11:15:00Z">
        <w:r w:rsidRPr="006E6B73" w:rsidDel="00642ECE">
          <w:rPr>
            <w:rFonts w:ascii="Times New Roman" w:hAnsi="Times New Roman" w:cs="Times New Roman"/>
            <w:color w:val="C45911" w:themeColor="accent2" w:themeShade="BF"/>
            <w:sz w:val="24"/>
            <w:szCs w:val="24"/>
          </w:rPr>
          <w:delText xml:space="preserve">. WT Pa biofilm </w:delText>
        </w:r>
        <w:r w:rsidDel="00642ECE">
          <w:rPr>
            <w:rFonts w:ascii="Times New Roman" w:hAnsi="Times New Roman" w:cs="Times New Roman"/>
            <w:color w:val="C45911" w:themeColor="accent2" w:themeShade="BF"/>
            <w:sz w:val="24"/>
            <w:szCs w:val="24"/>
          </w:rPr>
          <w:delText xml:space="preserve">and phz ko </w:delText>
        </w:r>
        <w:r w:rsidRPr="006E6B73" w:rsidDel="00642ECE">
          <w:rPr>
            <w:rFonts w:ascii="Times New Roman" w:hAnsi="Times New Roman" w:cs="Times New Roman"/>
            <w:color w:val="C45911" w:themeColor="accent2" w:themeShade="BF"/>
            <w:sz w:val="24"/>
            <w:szCs w:val="24"/>
          </w:rPr>
          <w:delText xml:space="preserve">fluorescent </w:delText>
        </w:r>
        <w:r w:rsidDel="00642ECE">
          <w:rPr>
            <w:rFonts w:ascii="Times New Roman" w:hAnsi="Times New Roman" w:cs="Times New Roman"/>
            <w:color w:val="C45911" w:themeColor="accent2" w:themeShade="BF"/>
            <w:sz w:val="24"/>
            <w:szCs w:val="24"/>
          </w:rPr>
          <w:delText xml:space="preserve">lifetime example </w:delText>
        </w:r>
        <w:r w:rsidRPr="006E6B73" w:rsidDel="00642ECE">
          <w:rPr>
            <w:rFonts w:ascii="Times New Roman" w:hAnsi="Times New Roman" w:cs="Times New Roman"/>
            <w:color w:val="C45911" w:themeColor="accent2" w:themeShade="BF"/>
            <w:sz w:val="24"/>
            <w:szCs w:val="24"/>
          </w:rPr>
          <w:delText>images</w:delText>
        </w:r>
        <w:r w:rsidDel="00642ECE">
          <w:rPr>
            <w:rFonts w:ascii="Times New Roman" w:hAnsi="Times New Roman" w:cs="Times New Roman"/>
            <w:color w:val="C45911" w:themeColor="accent2" w:themeShade="BF"/>
            <w:sz w:val="24"/>
            <w:szCs w:val="24"/>
          </w:rPr>
          <w:delText xml:space="preserve"> throughout biofilm (4 columns) color mapped lifetime with inset phasor </w:delText>
        </w:r>
      </w:del>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 xml:space="preserve">Phasor of ALL images (3 cols), </w:t>
      </w:r>
      <w:r w:rsidRPr="00530CD3">
        <w:rPr>
          <w:rFonts w:ascii="Times New Roman" w:hAnsi="Times New Roman" w:cs="Times New Roman"/>
          <w:color w:val="538135" w:themeColor="accent6" w:themeShade="BF"/>
          <w:sz w:val="24"/>
          <w:szCs w:val="24"/>
        </w:rPr>
        <w:t>One phasor – mean with distributions on x and y axis  (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color w:val="C45911" w:themeColor="accent2" w:themeShade="BF"/>
        </w:rPr>
      </w:pPr>
    </w:p>
    <w:p w14:paraId="3BBD0AB4" w14:textId="77777777" w:rsidR="00BA2C42" w:rsidRPr="00045BA0" w:rsidRDefault="00BA2C42" w:rsidP="00045BA0">
      <w:pPr>
        <w:rPr>
          <w:color w:val="C45911" w:themeColor="accent2" w:themeShade="BF"/>
        </w:rPr>
      </w:pPr>
    </w:p>
    <w:p w14:paraId="7361008D" w14:textId="77777777" w:rsidR="00AE499E" w:rsidRDefault="00AE499E" w:rsidP="00AE499E">
      <w:pPr>
        <w:rPr>
          <w:color w:val="FF0000"/>
        </w:rPr>
      </w:pPr>
    </w:p>
    <w:p w14:paraId="22FFD227" w14:textId="77777777" w:rsidR="00EE029F" w:rsidRPr="005E02E9" w:rsidRDefault="00EE029F" w:rsidP="00EE029F">
      <w:pPr>
        <w:rPr>
          <w:color w:val="000000" w:themeColor="text1"/>
        </w:rPr>
      </w:pPr>
      <w:r w:rsidRPr="005E02E9">
        <w:rPr>
          <w:color w:val="000000" w:themeColor="text1"/>
        </w:rPr>
        <w:t>Supplemental Figures:</w:t>
      </w:r>
    </w:p>
    <w:p w14:paraId="4B2DE767" w14:textId="77777777" w:rsidR="00EE029F" w:rsidRPr="006E6B73"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1: Spectra of fluorophores not captured by DIVER FLIM : PCA, PCN, CPX, FAD.</w:t>
      </w:r>
    </w:p>
    <w:p w14:paraId="3B132DF7" w14:textId="1D31CC48" w:rsidR="00EE029F" w:rsidRPr="008440B1"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lastRenderedPageBreak/>
        <w:t xml:space="preserve">Figure S2: </w:t>
      </w:r>
      <w:r>
        <w:rPr>
          <w:rFonts w:ascii="Times New Roman" w:hAnsi="Times New Roman" w:cs="Times New Roman"/>
          <w:color w:val="538135" w:themeColor="accent6" w:themeShade="BF"/>
          <w:sz w:val="24"/>
          <w:szCs w:val="24"/>
        </w:rPr>
        <w:t>Raw spectra plots of (A) PYO and (B) OHPhz</w:t>
      </w:r>
      <w:r w:rsidR="00F84029">
        <w:rPr>
          <w:rFonts w:ascii="Times New Roman" w:hAnsi="Times New Roman" w:cs="Times New Roman"/>
          <w:color w:val="538135" w:themeColor="accent6" w:themeShade="BF"/>
          <w:sz w:val="24"/>
          <w:szCs w:val="24"/>
        </w:rPr>
        <w:t xml:space="preserve"> (pyo brighter)</w:t>
      </w:r>
      <w:r>
        <w:rPr>
          <w:rFonts w:ascii="Times New Roman" w:hAnsi="Times New Roman" w:cs="Times New Roman"/>
          <w:color w:val="538135" w:themeColor="accent6" w:themeShade="BF"/>
          <w:sz w:val="24"/>
          <w:szCs w:val="24"/>
        </w:rPr>
        <w:t>.</w:t>
      </w:r>
    </w:p>
    <w:p w14:paraId="69D72482" w14:textId="77777777"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3: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77777777"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4: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66A3B5B7" w14:textId="77777777" w:rsidR="00EE029F" w:rsidRPr="006E6B73"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60953E1D"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5: Pa phasor compared to other bacteria</w:t>
      </w:r>
      <w:r>
        <w:rPr>
          <w:rFonts w:ascii="Times New Roman" w:hAnsi="Times New Roman" w:cs="Times New Roman"/>
          <w:color w:val="C45911" w:themeColor="accent2" w:themeShade="BF"/>
          <w:sz w:val="24"/>
          <w:szCs w:val="24"/>
        </w:rPr>
        <w:t xml:space="preserve"> – Entero, Rothia, Strep</w:t>
      </w:r>
      <w:r w:rsidR="00F84029">
        <w:rPr>
          <w:rFonts w:ascii="Times New Roman" w:hAnsi="Times New Roman" w:cs="Times New Roman"/>
          <w:color w:val="C45911" w:themeColor="accent2" w:themeShade="BF"/>
          <w:sz w:val="24"/>
          <w:szCs w:val="24"/>
        </w:rPr>
        <w:t>, Steno</w:t>
      </w:r>
    </w:p>
    <w:p w14:paraId="587CC6FC" w14:textId="1212D2FD" w:rsidR="00F84029" w:rsidRDefault="00F84029"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6:</w:t>
      </w:r>
      <w:r w:rsidR="002B2045">
        <w:rPr>
          <w:rFonts w:ascii="Times New Roman" w:hAnsi="Times New Roman" w:cs="Times New Roman"/>
          <w:color w:val="C45911" w:themeColor="accent2" w:themeShade="BF"/>
          <w:sz w:val="24"/>
          <w:szCs w:val="24"/>
        </w:rPr>
        <w:t xml:space="preserve"> PYO correlates with FLIM </w:t>
      </w:r>
      <w:r w:rsidR="002D23E6">
        <w:rPr>
          <w:rFonts w:ascii="Times New Roman" w:hAnsi="Times New Roman" w:cs="Times New Roman"/>
          <w:color w:val="C45911" w:themeColor="accent2" w:themeShade="BF"/>
          <w:sz w:val="24"/>
          <w:szCs w:val="24"/>
        </w:rPr>
        <w:t xml:space="preserve">  (???)</w:t>
      </w:r>
    </w:p>
    <w:p w14:paraId="4BA3E0A2" w14:textId="22E66D69"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w:t>
      </w:r>
      <w:r w:rsidR="000F7821">
        <w:rPr>
          <w:rFonts w:ascii="Times New Roman" w:hAnsi="Times New Roman" w:cs="Times New Roman"/>
          <w:color w:val="C45911" w:themeColor="accent2" w:themeShade="BF"/>
          <w:sz w:val="24"/>
          <w:szCs w:val="24"/>
        </w:rPr>
        <w:t>7</w:t>
      </w:r>
      <w:r>
        <w:rPr>
          <w:rFonts w:ascii="Times New Roman" w:hAnsi="Times New Roman" w:cs="Times New Roman"/>
          <w:color w:val="C45911" w:themeColor="accent2" w:themeShade="BF"/>
          <w:sz w:val="24"/>
          <w:szCs w:val="24"/>
        </w:rPr>
        <w:t xml:space="preserve">: </w:t>
      </w:r>
    </w:p>
    <w:p w14:paraId="6711DAA1" w14:textId="0D8DB1AE"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erobic x-feeding</w:t>
      </w:r>
    </w:p>
    <w:p w14:paraId="6C1437FA" w14:textId="3A55B4F8" w:rsidR="00EE029F" w:rsidRDefault="00EE029F" w:rsidP="00AE499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Other additional timepoints x-feeding</w:t>
      </w:r>
    </w:p>
    <w:p w14:paraId="050C7353" w14:textId="09905D04" w:rsidR="00F731AB" w:rsidRDefault="00F731AB" w:rsidP="00F731AB">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8:</w:t>
      </w:r>
    </w:p>
    <w:p w14:paraId="024D0DC4" w14:textId="7E29064E" w:rsidR="00F731AB" w:rsidRPr="000F7821" w:rsidRDefault="00F731AB" w:rsidP="00F731AB">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Biofilm data </w:t>
      </w:r>
    </w:p>
    <w:p w14:paraId="49EC01EB" w14:textId="244723D0" w:rsidR="006E6B73" w:rsidRPr="0030454E" w:rsidRDefault="006E6B73" w:rsidP="00AE499E">
      <w:pPr>
        <w:rPr>
          <w:color w:val="FF0000"/>
        </w:rPr>
      </w:pPr>
      <w:r>
        <w:rPr>
          <w:color w:val="FF0000"/>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laser powers for diver and lsm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color w:val="FF0000"/>
        </w:rPr>
      </w:pPr>
    </w:p>
    <w:p w14:paraId="247835F7" w14:textId="77777777" w:rsidR="00BA2C42" w:rsidRPr="00DA416A" w:rsidRDefault="00BA2C42" w:rsidP="00BA2C42">
      <w:pPr>
        <w:rPr>
          <w:color w:val="00B0F0"/>
        </w:rPr>
      </w:pPr>
      <w:r w:rsidRPr="00DA416A">
        <w:rPr>
          <w:color w:val="00B0F0"/>
        </w:rPr>
        <w:t>Fasano-Francheschini Test</w:t>
      </w:r>
    </w:p>
    <w:p w14:paraId="32BB12F5" w14:textId="77777777" w:rsidR="00BA2C42" w:rsidRPr="00DA416A" w:rsidRDefault="00BA2C42" w:rsidP="00BA2C42">
      <w:pPr>
        <w:rPr>
          <w:color w:val="00B0F0"/>
        </w:rPr>
      </w:pPr>
    </w:p>
    <w:p w14:paraId="4DD30CC2" w14:textId="77777777" w:rsidR="00BA2C42" w:rsidRPr="00DA416A" w:rsidRDefault="00BA2C42" w:rsidP="00BA2C42">
      <w:pPr>
        <w:rPr>
          <w:color w:val="00B0F0"/>
        </w:rPr>
      </w:pPr>
      <w:r w:rsidRPr="00DA416A">
        <w:rPr>
          <w:color w:val="00B0F0"/>
        </w:rPr>
        <w:t>data:  f_m9s and f_m9sup</w:t>
      </w:r>
    </w:p>
    <w:p w14:paraId="349D3A74" w14:textId="77777777" w:rsidR="00BA2C42" w:rsidRPr="00DA416A" w:rsidRDefault="00BA2C42" w:rsidP="00BA2C42">
      <w:pPr>
        <w:rPr>
          <w:color w:val="00B0F0"/>
        </w:rPr>
      </w:pPr>
      <w:r w:rsidRPr="00DA416A">
        <w:rPr>
          <w:color w:val="00B0F0"/>
        </w:rPr>
        <w:t>D-stat = 0.14135, p-value &lt; 2.2e-16</w:t>
      </w:r>
    </w:p>
    <w:p w14:paraId="0ED85507" w14:textId="77777777" w:rsidR="00BA2C42" w:rsidRPr="00DA416A" w:rsidRDefault="00BA2C42" w:rsidP="00BA2C42">
      <w:pPr>
        <w:rPr>
          <w:color w:val="00B0F0"/>
        </w:rPr>
      </w:pPr>
      <w:r w:rsidRPr="00DA416A">
        <w:rPr>
          <w:color w:val="00B0F0"/>
        </w:rPr>
        <w:t>sample estimates:</w:t>
      </w:r>
    </w:p>
    <w:p w14:paraId="1C429BB4" w14:textId="77777777" w:rsidR="00BA2C42" w:rsidRPr="00DA416A" w:rsidRDefault="00BA2C42" w:rsidP="00BA2C42">
      <w:pPr>
        <w:rPr>
          <w:color w:val="00B0F0"/>
        </w:rPr>
      </w:pPr>
      <w:r w:rsidRPr="00DA416A">
        <w:rPr>
          <w:color w:val="00B0F0"/>
        </w:rPr>
        <w:t xml:space="preserve">    dff,1     dff,2 </w:t>
      </w:r>
    </w:p>
    <w:p w14:paraId="425BF7AC" w14:textId="77777777" w:rsidR="00BA2C42" w:rsidRPr="00DA416A" w:rsidRDefault="00BA2C42" w:rsidP="00BA2C42">
      <w:pPr>
        <w:rPr>
          <w:color w:val="00B0F0"/>
        </w:rPr>
      </w:pPr>
      <w:r w:rsidRPr="00DA416A">
        <w:rPr>
          <w:color w:val="00B0F0"/>
        </w:rPr>
        <w:t>0.1413527 0.1413527</w:t>
      </w:r>
    </w:p>
    <w:p w14:paraId="5D394C90" w14:textId="77777777" w:rsidR="00BA2C42" w:rsidRPr="00DA416A" w:rsidRDefault="00BA2C42" w:rsidP="00BA2C42">
      <w:pPr>
        <w:rPr>
          <w:color w:val="00B0F0"/>
        </w:rPr>
      </w:pPr>
      <w:r w:rsidRPr="00DA416A">
        <w:rPr>
          <w:color w:val="00B0F0"/>
        </w:rPr>
        <w:tab/>
        <w:t>Fasano-Francheschini Test</w:t>
      </w:r>
    </w:p>
    <w:p w14:paraId="7A3B0A4C" w14:textId="77777777" w:rsidR="00BA2C42" w:rsidRPr="00DA416A" w:rsidRDefault="00BA2C42" w:rsidP="00BA2C42">
      <w:pPr>
        <w:rPr>
          <w:color w:val="00B0F0"/>
        </w:rPr>
      </w:pPr>
    </w:p>
    <w:p w14:paraId="46070B95" w14:textId="77777777" w:rsidR="00BA2C42" w:rsidRPr="00DA416A" w:rsidRDefault="00BA2C42" w:rsidP="00BA2C42">
      <w:pPr>
        <w:rPr>
          <w:color w:val="00B0F0"/>
        </w:rPr>
      </w:pPr>
      <w:r w:rsidRPr="00DA416A">
        <w:rPr>
          <w:color w:val="00B0F0"/>
        </w:rPr>
        <w:t>data:  f_asm and f_m9s</w:t>
      </w:r>
    </w:p>
    <w:p w14:paraId="17542447" w14:textId="77777777" w:rsidR="00BA2C42" w:rsidRPr="00DA416A" w:rsidRDefault="00BA2C42" w:rsidP="00BA2C42">
      <w:pPr>
        <w:rPr>
          <w:color w:val="00B0F0"/>
        </w:rPr>
      </w:pPr>
      <w:r w:rsidRPr="00DA416A">
        <w:rPr>
          <w:color w:val="00B0F0"/>
        </w:rPr>
        <w:t>D-stat = 0.15639, p-value &lt; 2.2e-16</w:t>
      </w:r>
    </w:p>
    <w:p w14:paraId="120086C5" w14:textId="77777777" w:rsidR="00BA2C42" w:rsidRPr="00DA416A" w:rsidRDefault="00BA2C42" w:rsidP="00BA2C42">
      <w:pPr>
        <w:rPr>
          <w:color w:val="00B0F0"/>
        </w:rPr>
      </w:pPr>
      <w:r w:rsidRPr="00DA416A">
        <w:rPr>
          <w:color w:val="00B0F0"/>
        </w:rPr>
        <w:t>sample estimates:</w:t>
      </w:r>
    </w:p>
    <w:p w14:paraId="393EF847" w14:textId="77777777" w:rsidR="00BA2C42" w:rsidRPr="00DA416A" w:rsidRDefault="00BA2C42" w:rsidP="00BA2C42">
      <w:pPr>
        <w:rPr>
          <w:color w:val="00B0F0"/>
        </w:rPr>
      </w:pPr>
      <w:r w:rsidRPr="00DA416A">
        <w:rPr>
          <w:color w:val="00B0F0"/>
        </w:rPr>
        <w:t xml:space="preserve">    dff,1     dff,2 </w:t>
      </w:r>
    </w:p>
    <w:p w14:paraId="3FC784EC" w14:textId="77777777" w:rsidR="00BA2C42" w:rsidRPr="00DA416A" w:rsidRDefault="00BA2C42" w:rsidP="00BA2C42">
      <w:pPr>
        <w:rPr>
          <w:color w:val="00B0F0"/>
        </w:rPr>
      </w:pPr>
      <w:r w:rsidRPr="00DA416A">
        <w:rPr>
          <w:color w:val="00B0F0"/>
        </w:rPr>
        <w:t>0.1566879 0.1560859</w:t>
      </w:r>
    </w:p>
    <w:p w14:paraId="6443365C" w14:textId="77777777" w:rsidR="00BA2C42" w:rsidRPr="00DA416A" w:rsidRDefault="00BA2C42" w:rsidP="00BA2C42">
      <w:pPr>
        <w:rPr>
          <w:color w:val="00B0F0"/>
        </w:rPr>
      </w:pPr>
    </w:p>
    <w:p w14:paraId="01896575" w14:textId="77777777" w:rsidR="00BA2C42" w:rsidRDefault="00BA2C42" w:rsidP="00BA2C42">
      <w:pPr>
        <w:rPr>
          <w:color w:val="00B0F0"/>
        </w:rPr>
      </w:pPr>
    </w:p>
    <w:p w14:paraId="0F05DA8D" w14:textId="77777777" w:rsidR="00BA2C42" w:rsidRPr="00DA416A" w:rsidRDefault="00BA2C42" w:rsidP="00BA2C42">
      <w:pPr>
        <w:rPr>
          <w:color w:val="00B0F0"/>
        </w:rPr>
      </w:pPr>
      <w:r w:rsidRPr="00DA416A">
        <w:rPr>
          <w:color w:val="00B0F0"/>
        </w:rPr>
        <w:t>Fasano-Francheschini Test</w:t>
      </w:r>
    </w:p>
    <w:p w14:paraId="6E9E0AAB" w14:textId="77777777" w:rsidR="00BA2C42" w:rsidRPr="00DA416A" w:rsidRDefault="00BA2C42" w:rsidP="00BA2C42">
      <w:pPr>
        <w:rPr>
          <w:color w:val="00B0F0"/>
        </w:rPr>
      </w:pPr>
    </w:p>
    <w:p w14:paraId="400C3759" w14:textId="77777777" w:rsidR="00BA2C42" w:rsidRPr="00DA416A" w:rsidRDefault="00BA2C42" w:rsidP="00BA2C42">
      <w:pPr>
        <w:rPr>
          <w:color w:val="00B0F0"/>
        </w:rPr>
      </w:pPr>
      <w:r w:rsidRPr="00DA416A">
        <w:rPr>
          <w:color w:val="00B0F0"/>
        </w:rPr>
        <w:t>data:  f_asm and f_m9sup</w:t>
      </w:r>
    </w:p>
    <w:p w14:paraId="2FB41EE2" w14:textId="77777777" w:rsidR="00BA2C42" w:rsidRPr="00DA416A" w:rsidRDefault="00BA2C42" w:rsidP="00BA2C42">
      <w:pPr>
        <w:rPr>
          <w:color w:val="00B0F0"/>
        </w:rPr>
      </w:pPr>
      <w:r w:rsidRPr="00DA416A">
        <w:rPr>
          <w:color w:val="00B0F0"/>
        </w:rPr>
        <w:t>D-stat = 0.1942, p-value &lt; 2.2e-16</w:t>
      </w:r>
    </w:p>
    <w:p w14:paraId="2C119DDE" w14:textId="77777777" w:rsidR="00BA2C42" w:rsidRPr="00DA416A" w:rsidRDefault="00BA2C42" w:rsidP="00BA2C42">
      <w:pPr>
        <w:rPr>
          <w:color w:val="00B0F0"/>
        </w:rPr>
      </w:pPr>
      <w:r w:rsidRPr="00DA416A">
        <w:rPr>
          <w:color w:val="00B0F0"/>
        </w:rPr>
        <w:t>sample estimates:</w:t>
      </w:r>
    </w:p>
    <w:p w14:paraId="3AE2185A" w14:textId="77777777" w:rsidR="00BA2C42" w:rsidRPr="00DA416A" w:rsidRDefault="00BA2C42" w:rsidP="00BA2C42">
      <w:pPr>
        <w:rPr>
          <w:color w:val="00B0F0"/>
        </w:rPr>
      </w:pPr>
      <w:r w:rsidRPr="00DA416A">
        <w:rPr>
          <w:color w:val="00B0F0"/>
        </w:rPr>
        <w:t xml:space="preserve">    dff,1     dff,2 </w:t>
      </w:r>
    </w:p>
    <w:p w14:paraId="0ECD1236" w14:textId="77777777" w:rsidR="00BA2C42" w:rsidRPr="00DA416A" w:rsidRDefault="00BA2C42" w:rsidP="00BA2C42">
      <w:pPr>
        <w:rPr>
          <w:color w:val="00B0F0"/>
        </w:rPr>
      </w:pPr>
      <w:r w:rsidRPr="00DA416A">
        <w:rPr>
          <w:color w:val="00B0F0"/>
        </w:rPr>
        <w:t>0.1942036 0.1941875</w:t>
      </w:r>
    </w:p>
    <w:p w14:paraId="6C40491A" w14:textId="77777777" w:rsidR="00BA2C42" w:rsidRPr="0030454E" w:rsidRDefault="00BA2C42" w:rsidP="00BA2C42"/>
    <w:p w14:paraId="79416014" w14:textId="77777777" w:rsidR="00BA2C42" w:rsidRDefault="00BA2C42" w:rsidP="00BA2C42">
      <w:r>
        <w:br w:type="page"/>
      </w:r>
    </w:p>
    <w:p w14:paraId="5C0FE65C" w14:textId="77777777" w:rsidR="00BA2C42" w:rsidRPr="001078F8" w:rsidRDefault="00BA2C42" w:rsidP="00BA2C42"/>
    <w:p w14:paraId="69054471" w14:textId="77777777" w:rsidR="00BA2C42" w:rsidRPr="001078F8" w:rsidRDefault="00BA2C42" w:rsidP="00BA2C42">
      <w:pPr>
        <w:rPr>
          <w:color w:val="00B0F0"/>
        </w:rPr>
      </w:pPr>
      <w:r w:rsidRPr="001078F8">
        <w:rPr>
          <w:color w:val="00B0F0"/>
        </w:rPr>
        <w:t xml:space="preserve">&gt; </w:t>
      </w:r>
    </w:p>
    <w:p w14:paraId="0A1F87E8" w14:textId="77777777" w:rsidR="00BA2C42" w:rsidRPr="001078F8" w:rsidRDefault="00BA2C42" w:rsidP="00BA2C42">
      <w:pPr>
        <w:rPr>
          <w:color w:val="00B0F0"/>
        </w:rPr>
      </w:pPr>
      <w:r w:rsidRPr="001078F8">
        <w:rPr>
          <w:color w:val="00B0F0"/>
        </w:rPr>
        <w:t>&gt; # M9 suc + sup is shifted to left of M9 suc</w:t>
      </w:r>
    </w:p>
    <w:p w14:paraId="76AD957C" w14:textId="77777777" w:rsidR="00BA2C42" w:rsidRPr="001078F8" w:rsidRDefault="00BA2C42" w:rsidP="00BA2C42">
      <w:pPr>
        <w:rPr>
          <w:color w:val="00B0F0"/>
        </w:rPr>
      </w:pPr>
      <w:r w:rsidRPr="001078F8">
        <w:rPr>
          <w:color w:val="00B0F0"/>
        </w:rPr>
        <w:t>&gt; #  one-sided alternative "greater" is that x is shifted to the right of y</w:t>
      </w:r>
    </w:p>
    <w:p w14:paraId="7C4CBDD0" w14:textId="77777777" w:rsidR="00BA2C42" w:rsidRPr="001078F8" w:rsidRDefault="00BA2C42" w:rsidP="00BA2C42">
      <w:pPr>
        <w:rPr>
          <w:color w:val="00B0F0"/>
        </w:rPr>
      </w:pPr>
      <w:r w:rsidRPr="001078F8">
        <w:rPr>
          <w:color w:val="00B0F0"/>
        </w:rPr>
        <w:t xml:space="preserve">&gt; </w:t>
      </w:r>
    </w:p>
    <w:p w14:paraId="271AD9DD" w14:textId="77777777" w:rsidR="00BA2C42" w:rsidRPr="001078F8" w:rsidRDefault="00BA2C42" w:rsidP="00BA2C42">
      <w:pPr>
        <w:rPr>
          <w:color w:val="00B0F0"/>
        </w:rPr>
      </w:pPr>
      <w:r w:rsidRPr="001078F8">
        <w:rPr>
          <w:color w:val="00B0F0"/>
        </w:rPr>
        <w:t>&gt; wilcox.test( y = unlist(subset(all_binned, media_sup == 'M9 suc')[,c('binned_g1')]),</w:t>
      </w:r>
    </w:p>
    <w:p w14:paraId="4C24AC28" w14:textId="77777777" w:rsidR="00BA2C42" w:rsidRPr="001078F8" w:rsidRDefault="00BA2C42" w:rsidP="00BA2C42">
      <w:pPr>
        <w:rPr>
          <w:color w:val="00B0F0"/>
        </w:rPr>
      </w:pPr>
      <w:r w:rsidRPr="001078F8">
        <w:rPr>
          <w:color w:val="00B0F0"/>
        </w:rPr>
        <w:t>+              x = unlist(subset(all_binned, media_sup == 'M9 suc+sup')[,c('binned_g1')]),</w:t>
      </w:r>
    </w:p>
    <w:p w14:paraId="35ED4F33" w14:textId="77777777" w:rsidR="00BA2C42" w:rsidRPr="001078F8" w:rsidRDefault="00BA2C42" w:rsidP="00BA2C42">
      <w:pPr>
        <w:rPr>
          <w:color w:val="00B0F0"/>
        </w:rPr>
      </w:pPr>
      <w:r w:rsidRPr="001078F8">
        <w:rPr>
          <w:color w:val="00B0F0"/>
        </w:rPr>
        <w:t>+              alternative = c('less'))</w:t>
      </w:r>
    </w:p>
    <w:p w14:paraId="6C043B1B" w14:textId="77777777" w:rsidR="00BA2C42" w:rsidRPr="001078F8" w:rsidRDefault="00BA2C42" w:rsidP="00BA2C42">
      <w:pPr>
        <w:rPr>
          <w:color w:val="00B0F0"/>
        </w:rPr>
      </w:pPr>
    </w:p>
    <w:p w14:paraId="795C6401" w14:textId="77777777" w:rsidR="00BA2C42" w:rsidRPr="001078F8" w:rsidRDefault="00BA2C42" w:rsidP="00BA2C42">
      <w:pPr>
        <w:rPr>
          <w:color w:val="00B0F0"/>
        </w:rPr>
      </w:pPr>
      <w:r w:rsidRPr="001078F8">
        <w:rPr>
          <w:color w:val="00B0F0"/>
        </w:rPr>
        <w:tab/>
        <w:t>Wilcoxon rank sum test with continuity correction</w:t>
      </w:r>
    </w:p>
    <w:p w14:paraId="68757B76" w14:textId="77777777" w:rsidR="00BA2C42" w:rsidRPr="001078F8" w:rsidRDefault="00BA2C42" w:rsidP="00BA2C42">
      <w:pPr>
        <w:rPr>
          <w:color w:val="00B0F0"/>
        </w:rPr>
      </w:pPr>
    </w:p>
    <w:p w14:paraId="7E0E5CDE" w14:textId="77777777" w:rsidR="00BA2C42" w:rsidRPr="001078F8" w:rsidRDefault="00BA2C42" w:rsidP="00BA2C42">
      <w:pPr>
        <w:rPr>
          <w:color w:val="00B0F0"/>
        </w:rPr>
      </w:pPr>
      <w:r w:rsidRPr="001078F8">
        <w:rPr>
          <w:color w:val="00B0F0"/>
        </w:rPr>
        <w:t>data:  unlist(subset(all_binned, media_sup == "M9 suc+sup")[, c("binned_g1")]) and unlist(subset(all_binned, media_sup == "M9 suc")[, c("binned_g1")])</w:t>
      </w:r>
    </w:p>
    <w:p w14:paraId="080DAC49" w14:textId="77777777" w:rsidR="00BA2C42" w:rsidRPr="001078F8" w:rsidRDefault="00BA2C42" w:rsidP="00BA2C42">
      <w:pPr>
        <w:rPr>
          <w:color w:val="00B0F0"/>
        </w:rPr>
      </w:pPr>
      <w:r w:rsidRPr="001078F8">
        <w:rPr>
          <w:color w:val="00B0F0"/>
        </w:rPr>
        <w:t>W = 68342846, p-value &lt; 2.2e-16</w:t>
      </w:r>
    </w:p>
    <w:p w14:paraId="0F9714E9" w14:textId="77777777" w:rsidR="00BA2C42" w:rsidRPr="001078F8" w:rsidRDefault="00BA2C42" w:rsidP="00BA2C42">
      <w:pPr>
        <w:rPr>
          <w:color w:val="00B0F0"/>
        </w:rPr>
      </w:pPr>
      <w:r w:rsidRPr="001078F8">
        <w:rPr>
          <w:color w:val="00B0F0"/>
        </w:rPr>
        <w:t>alternative hypothesis: true location shift is less than 0</w:t>
      </w:r>
    </w:p>
    <w:p w14:paraId="3209DE73" w14:textId="77777777" w:rsidR="00BA2C42" w:rsidRPr="001078F8" w:rsidRDefault="00BA2C42" w:rsidP="00BA2C42">
      <w:pPr>
        <w:rPr>
          <w:color w:val="00B0F0"/>
        </w:rPr>
      </w:pPr>
    </w:p>
    <w:p w14:paraId="3FA7B745" w14:textId="77777777" w:rsidR="00BA2C42" w:rsidRPr="001078F8" w:rsidRDefault="00BA2C42" w:rsidP="00BA2C42">
      <w:pPr>
        <w:rPr>
          <w:color w:val="00B0F0"/>
        </w:rPr>
      </w:pPr>
      <w:r w:rsidRPr="001078F8">
        <w:rPr>
          <w:color w:val="00B0F0"/>
        </w:rPr>
        <w:t xml:space="preserve">&gt;   </w:t>
      </w:r>
    </w:p>
    <w:p w14:paraId="202EB593" w14:textId="77777777" w:rsidR="00BA2C42" w:rsidRPr="001078F8" w:rsidRDefault="00BA2C42" w:rsidP="00BA2C42">
      <w:pPr>
        <w:rPr>
          <w:color w:val="00B0F0"/>
        </w:rPr>
      </w:pPr>
      <w:r w:rsidRPr="001078F8">
        <w:rPr>
          <w:color w:val="00B0F0"/>
        </w:rPr>
        <w:t>&gt; wilcox.test( y = unlist(subset(all_binned, media_sup == 'M9 suc')[,c('binned_s1')]),</w:t>
      </w:r>
    </w:p>
    <w:p w14:paraId="3AF88445" w14:textId="77777777" w:rsidR="00BA2C42" w:rsidRPr="001078F8" w:rsidRDefault="00BA2C42" w:rsidP="00BA2C42">
      <w:pPr>
        <w:rPr>
          <w:color w:val="00B0F0"/>
        </w:rPr>
      </w:pPr>
      <w:r w:rsidRPr="001078F8">
        <w:rPr>
          <w:color w:val="00B0F0"/>
        </w:rPr>
        <w:t>+              x = unlist(subset(all_binned, media_sup == 'M9 suc+sup')[,c('binned_s1')]),</w:t>
      </w:r>
    </w:p>
    <w:p w14:paraId="6AF729EC" w14:textId="77777777" w:rsidR="00BA2C42" w:rsidRPr="001078F8" w:rsidRDefault="00BA2C42" w:rsidP="00BA2C42">
      <w:pPr>
        <w:rPr>
          <w:color w:val="00B0F0"/>
        </w:rPr>
      </w:pPr>
      <w:r w:rsidRPr="001078F8">
        <w:rPr>
          <w:color w:val="00B0F0"/>
        </w:rPr>
        <w:t>+              alternative = c('less'))</w:t>
      </w:r>
    </w:p>
    <w:p w14:paraId="2710414A" w14:textId="77777777" w:rsidR="00BA2C42" w:rsidRPr="001078F8" w:rsidRDefault="00BA2C42" w:rsidP="00BA2C42">
      <w:pPr>
        <w:rPr>
          <w:color w:val="00B0F0"/>
        </w:rPr>
      </w:pPr>
    </w:p>
    <w:p w14:paraId="35A585C8" w14:textId="77777777" w:rsidR="00BA2C42" w:rsidRPr="001078F8" w:rsidRDefault="00BA2C42" w:rsidP="00BA2C42">
      <w:pPr>
        <w:rPr>
          <w:color w:val="00B0F0"/>
        </w:rPr>
      </w:pPr>
      <w:r w:rsidRPr="001078F8">
        <w:rPr>
          <w:color w:val="00B0F0"/>
        </w:rPr>
        <w:tab/>
        <w:t>Wilcoxon rank sum test with continuity correction</w:t>
      </w:r>
    </w:p>
    <w:p w14:paraId="2A0A1197" w14:textId="77777777" w:rsidR="00BA2C42" w:rsidRPr="001078F8" w:rsidRDefault="00BA2C42" w:rsidP="00BA2C42">
      <w:pPr>
        <w:rPr>
          <w:color w:val="00B0F0"/>
        </w:rPr>
      </w:pPr>
    </w:p>
    <w:p w14:paraId="5F518FB7" w14:textId="77777777" w:rsidR="00BA2C42" w:rsidRPr="001078F8" w:rsidRDefault="00BA2C42" w:rsidP="00BA2C42">
      <w:pPr>
        <w:rPr>
          <w:color w:val="00B0F0"/>
        </w:rPr>
      </w:pPr>
      <w:r w:rsidRPr="001078F8">
        <w:rPr>
          <w:color w:val="00B0F0"/>
        </w:rPr>
        <w:t>data:  unlist(subset(all_binned, media_sup == "M9 suc+sup")[, c("binned_s1")]) and unlist(subset(all_binned, media_sup == "M9 suc")[, c("binned_s1")])</w:t>
      </w:r>
    </w:p>
    <w:p w14:paraId="570352B8" w14:textId="77777777" w:rsidR="00BA2C42" w:rsidRPr="001078F8" w:rsidRDefault="00BA2C42" w:rsidP="00BA2C42">
      <w:pPr>
        <w:rPr>
          <w:color w:val="00B0F0"/>
        </w:rPr>
      </w:pPr>
      <w:r w:rsidRPr="001078F8">
        <w:rPr>
          <w:color w:val="00B0F0"/>
        </w:rPr>
        <w:t>W = 65616238, p-value &lt; 2.2e-16</w:t>
      </w:r>
    </w:p>
    <w:p w14:paraId="3589449F" w14:textId="77777777" w:rsidR="00BA2C42" w:rsidRPr="001078F8" w:rsidRDefault="00BA2C42" w:rsidP="00BA2C42">
      <w:pPr>
        <w:rPr>
          <w:color w:val="00B0F0"/>
        </w:rPr>
      </w:pPr>
      <w:r w:rsidRPr="001078F8">
        <w:rPr>
          <w:color w:val="00B0F0"/>
        </w:rPr>
        <w:t>alternative hypothesis: true location shift is less than 0</w:t>
      </w:r>
    </w:p>
    <w:p w14:paraId="6E1A5130" w14:textId="77777777" w:rsidR="00BA2C42" w:rsidRPr="001078F8" w:rsidRDefault="00BA2C42" w:rsidP="00BA2C42">
      <w:pPr>
        <w:rPr>
          <w:color w:val="00B0F0"/>
        </w:rPr>
      </w:pPr>
    </w:p>
    <w:p w14:paraId="02A99EF2" w14:textId="77777777" w:rsidR="00BA2C42" w:rsidRPr="001078F8" w:rsidRDefault="00BA2C42" w:rsidP="00BA2C42">
      <w:pPr>
        <w:rPr>
          <w:color w:val="00B0F0"/>
        </w:rPr>
      </w:pPr>
      <w:r w:rsidRPr="001078F8">
        <w:rPr>
          <w:color w:val="00B0F0"/>
        </w:rPr>
        <w:t xml:space="preserve">&gt; </w:t>
      </w:r>
    </w:p>
    <w:p w14:paraId="40434ACF" w14:textId="77777777" w:rsidR="00BA2C42" w:rsidRPr="001078F8" w:rsidRDefault="00BA2C42" w:rsidP="00BA2C42">
      <w:pPr>
        <w:rPr>
          <w:color w:val="00B0F0"/>
        </w:rPr>
      </w:pPr>
      <w:r w:rsidRPr="001078F8">
        <w:rPr>
          <w:color w:val="00B0F0"/>
        </w:rPr>
        <w:t>&gt; # ASM vs M9 s</w:t>
      </w:r>
    </w:p>
    <w:p w14:paraId="7099B713" w14:textId="77777777" w:rsidR="00BA2C42" w:rsidRPr="001078F8" w:rsidRDefault="00BA2C42" w:rsidP="00BA2C42">
      <w:pPr>
        <w:rPr>
          <w:color w:val="00B0F0"/>
        </w:rPr>
      </w:pPr>
      <w:r w:rsidRPr="001078F8">
        <w:rPr>
          <w:color w:val="00B0F0"/>
        </w:rPr>
        <w:t xml:space="preserve">&gt; #ASM is shifted to left of M9 s </w:t>
      </w:r>
    </w:p>
    <w:p w14:paraId="54113682" w14:textId="77777777" w:rsidR="00BA2C42" w:rsidRPr="001078F8" w:rsidRDefault="00BA2C42" w:rsidP="00BA2C42">
      <w:pPr>
        <w:rPr>
          <w:color w:val="00B0F0"/>
        </w:rPr>
      </w:pPr>
      <w:r w:rsidRPr="001078F8">
        <w:rPr>
          <w:color w:val="00B0F0"/>
        </w:rPr>
        <w:t>&gt; wilcox.test( y = unlist(subset(all_binned, media_sup == 'M9 suc')[,c('binned_g1')]),</w:t>
      </w:r>
    </w:p>
    <w:p w14:paraId="3364F491" w14:textId="77777777" w:rsidR="00BA2C42" w:rsidRPr="001078F8" w:rsidRDefault="00BA2C42" w:rsidP="00BA2C42">
      <w:pPr>
        <w:rPr>
          <w:color w:val="00B0F0"/>
        </w:rPr>
      </w:pPr>
      <w:r w:rsidRPr="001078F8">
        <w:rPr>
          <w:color w:val="00B0F0"/>
        </w:rPr>
        <w:t>+              x = unlist(subset(all_binned, media_sup == 'ASM')[,c('binned_g1')]),</w:t>
      </w:r>
    </w:p>
    <w:p w14:paraId="43072243" w14:textId="77777777" w:rsidR="00BA2C42" w:rsidRPr="001078F8" w:rsidRDefault="00BA2C42" w:rsidP="00BA2C42">
      <w:pPr>
        <w:rPr>
          <w:color w:val="00B0F0"/>
        </w:rPr>
      </w:pPr>
      <w:r w:rsidRPr="001078F8">
        <w:rPr>
          <w:color w:val="00B0F0"/>
        </w:rPr>
        <w:t>+              alternative = c('less'))</w:t>
      </w:r>
    </w:p>
    <w:p w14:paraId="03BA380A" w14:textId="77777777" w:rsidR="00BA2C42" w:rsidRPr="001078F8" w:rsidRDefault="00BA2C42" w:rsidP="00BA2C42">
      <w:pPr>
        <w:rPr>
          <w:color w:val="00B0F0"/>
        </w:rPr>
      </w:pPr>
    </w:p>
    <w:p w14:paraId="1A0486FD" w14:textId="77777777" w:rsidR="00BA2C42" w:rsidRPr="001078F8" w:rsidRDefault="00BA2C42" w:rsidP="00BA2C42">
      <w:pPr>
        <w:rPr>
          <w:color w:val="00B0F0"/>
        </w:rPr>
      </w:pPr>
      <w:r w:rsidRPr="001078F8">
        <w:rPr>
          <w:color w:val="00B0F0"/>
        </w:rPr>
        <w:tab/>
        <w:t>Wilcoxon rank sum test with continuity correction</w:t>
      </w:r>
    </w:p>
    <w:p w14:paraId="3ABB69F5" w14:textId="77777777" w:rsidR="00BA2C42" w:rsidRPr="001078F8" w:rsidRDefault="00BA2C42" w:rsidP="00BA2C42">
      <w:pPr>
        <w:rPr>
          <w:color w:val="00B0F0"/>
        </w:rPr>
      </w:pPr>
    </w:p>
    <w:p w14:paraId="42DCB1DF" w14:textId="77777777" w:rsidR="00BA2C42" w:rsidRPr="001078F8" w:rsidRDefault="00BA2C42" w:rsidP="00BA2C42">
      <w:pPr>
        <w:rPr>
          <w:color w:val="00B0F0"/>
        </w:rPr>
      </w:pPr>
      <w:r w:rsidRPr="001078F8">
        <w:rPr>
          <w:color w:val="00B0F0"/>
        </w:rPr>
        <w:t>data:  unlist(subset(all_binned, media_sup == "ASM")[, c("binned_g1")]) and unlist(subset(all_binned, media_sup == "M9 suc")[, c("binned_g1")])</w:t>
      </w:r>
    </w:p>
    <w:p w14:paraId="27A097FF" w14:textId="77777777" w:rsidR="00BA2C42" w:rsidRPr="001078F8" w:rsidRDefault="00BA2C42" w:rsidP="00BA2C42">
      <w:pPr>
        <w:rPr>
          <w:color w:val="00B0F0"/>
        </w:rPr>
      </w:pPr>
      <w:r w:rsidRPr="001078F8">
        <w:rPr>
          <w:color w:val="00B0F0"/>
        </w:rPr>
        <w:t>W = 133340179, p-value = 0.8281</w:t>
      </w:r>
    </w:p>
    <w:p w14:paraId="56F3DF43" w14:textId="77777777" w:rsidR="00BA2C42" w:rsidRPr="001078F8" w:rsidRDefault="00BA2C42" w:rsidP="00BA2C42">
      <w:pPr>
        <w:rPr>
          <w:color w:val="00B0F0"/>
        </w:rPr>
      </w:pPr>
      <w:r w:rsidRPr="001078F8">
        <w:rPr>
          <w:color w:val="00B0F0"/>
        </w:rPr>
        <w:t>alternative hypothesis: true location shift is less than 0</w:t>
      </w:r>
    </w:p>
    <w:p w14:paraId="64C8EE12" w14:textId="77777777" w:rsidR="00BA2C42" w:rsidRPr="001078F8" w:rsidRDefault="00BA2C42" w:rsidP="00BA2C42">
      <w:pPr>
        <w:rPr>
          <w:color w:val="00B0F0"/>
        </w:rPr>
      </w:pPr>
    </w:p>
    <w:p w14:paraId="0B62157D" w14:textId="77777777" w:rsidR="00BA2C42" w:rsidRPr="001078F8" w:rsidRDefault="00BA2C42" w:rsidP="00BA2C42">
      <w:pPr>
        <w:rPr>
          <w:color w:val="00B0F0"/>
        </w:rPr>
      </w:pPr>
      <w:r w:rsidRPr="001078F8">
        <w:rPr>
          <w:color w:val="00B0F0"/>
        </w:rPr>
        <w:t xml:space="preserve">&gt;   </w:t>
      </w:r>
    </w:p>
    <w:p w14:paraId="4CDF13EE" w14:textId="77777777" w:rsidR="00BA2C42" w:rsidRPr="001078F8" w:rsidRDefault="00BA2C42" w:rsidP="00BA2C42">
      <w:pPr>
        <w:rPr>
          <w:color w:val="00B0F0"/>
        </w:rPr>
      </w:pPr>
      <w:r w:rsidRPr="001078F8">
        <w:rPr>
          <w:color w:val="00B0F0"/>
        </w:rPr>
        <w:t>&gt; wilcox.test( y = unlist(subset(all_binned, media_sup == 'M9 suc')[,c('binned_s1')]),</w:t>
      </w:r>
    </w:p>
    <w:p w14:paraId="250C8228" w14:textId="77777777" w:rsidR="00BA2C42" w:rsidRPr="001078F8" w:rsidRDefault="00BA2C42" w:rsidP="00BA2C42">
      <w:pPr>
        <w:rPr>
          <w:color w:val="00B0F0"/>
        </w:rPr>
      </w:pPr>
      <w:r w:rsidRPr="001078F8">
        <w:rPr>
          <w:color w:val="00B0F0"/>
        </w:rPr>
        <w:t>+              x = unlist(subset(all_binned, media_sup == 'ASM')[,c('binned_s1')]),</w:t>
      </w:r>
    </w:p>
    <w:p w14:paraId="6BE9F333" w14:textId="77777777" w:rsidR="00BA2C42" w:rsidRPr="001078F8" w:rsidRDefault="00BA2C42" w:rsidP="00BA2C42">
      <w:pPr>
        <w:rPr>
          <w:color w:val="00B0F0"/>
        </w:rPr>
      </w:pPr>
      <w:r w:rsidRPr="001078F8">
        <w:rPr>
          <w:color w:val="00B0F0"/>
        </w:rPr>
        <w:t>+              alternative = c('less'))</w:t>
      </w:r>
    </w:p>
    <w:p w14:paraId="0923CDFD" w14:textId="77777777" w:rsidR="00BA2C42" w:rsidRPr="001078F8" w:rsidRDefault="00BA2C42" w:rsidP="00BA2C42">
      <w:pPr>
        <w:rPr>
          <w:color w:val="00B0F0"/>
        </w:rPr>
      </w:pPr>
    </w:p>
    <w:p w14:paraId="3DA20A19" w14:textId="77777777" w:rsidR="00BA2C42" w:rsidRPr="001078F8" w:rsidRDefault="00BA2C42" w:rsidP="00BA2C42">
      <w:pPr>
        <w:rPr>
          <w:color w:val="00B0F0"/>
        </w:rPr>
      </w:pPr>
      <w:r w:rsidRPr="001078F8">
        <w:rPr>
          <w:color w:val="00B0F0"/>
        </w:rPr>
        <w:tab/>
        <w:t>Wilcoxon rank sum test with continuity correction</w:t>
      </w:r>
    </w:p>
    <w:p w14:paraId="0C6A3AD9" w14:textId="77777777" w:rsidR="00BA2C42" w:rsidRPr="001078F8" w:rsidRDefault="00BA2C42" w:rsidP="00BA2C42">
      <w:pPr>
        <w:rPr>
          <w:color w:val="00B0F0"/>
        </w:rPr>
      </w:pPr>
    </w:p>
    <w:p w14:paraId="62606189" w14:textId="77777777" w:rsidR="00BA2C42" w:rsidRPr="001078F8" w:rsidRDefault="00BA2C42" w:rsidP="00BA2C42">
      <w:pPr>
        <w:rPr>
          <w:color w:val="00B0F0"/>
        </w:rPr>
      </w:pPr>
      <w:r w:rsidRPr="001078F8">
        <w:rPr>
          <w:color w:val="00B0F0"/>
        </w:rPr>
        <w:t>data:  unlist(subset(all_binned, media_sup == "ASM")[, c("binned_s1")]) and unlist(subset(all_binned, media_sup == "M9 suc")[, c("binned_s1")])</w:t>
      </w:r>
    </w:p>
    <w:p w14:paraId="268AA248" w14:textId="77777777" w:rsidR="00BA2C42" w:rsidRPr="001078F8" w:rsidRDefault="00BA2C42" w:rsidP="00BA2C42">
      <w:pPr>
        <w:rPr>
          <w:color w:val="00B0F0"/>
        </w:rPr>
      </w:pPr>
      <w:r w:rsidRPr="001078F8">
        <w:rPr>
          <w:color w:val="00B0F0"/>
        </w:rPr>
        <w:t>W = 124779822, p-value &lt; 2.2e-16</w:t>
      </w:r>
    </w:p>
    <w:p w14:paraId="2F807202" w14:textId="77777777" w:rsidR="00BA2C42" w:rsidRPr="001078F8" w:rsidRDefault="00BA2C42" w:rsidP="00BA2C42">
      <w:pPr>
        <w:rPr>
          <w:color w:val="00B0F0"/>
        </w:rPr>
      </w:pPr>
      <w:r w:rsidRPr="001078F8">
        <w:rPr>
          <w:color w:val="00B0F0"/>
        </w:rPr>
        <w:t>alternative hypothesis: true location shift is less than 0</w:t>
      </w:r>
    </w:p>
    <w:p w14:paraId="6DA28600" w14:textId="77777777" w:rsidR="00BA2C42" w:rsidRPr="001078F8" w:rsidRDefault="00BA2C42" w:rsidP="00BA2C42">
      <w:pPr>
        <w:rPr>
          <w:color w:val="00B0F0"/>
        </w:rPr>
      </w:pPr>
    </w:p>
    <w:p w14:paraId="0EFB8E96" w14:textId="77777777" w:rsidR="00BA2C42" w:rsidRPr="001078F8" w:rsidRDefault="00BA2C42" w:rsidP="00BA2C42">
      <w:pPr>
        <w:rPr>
          <w:color w:val="00B0F0"/>
        </w:rPr>
      </w:pPr>
      <w:r w:rsidRPr="001078F8">
        <w:rPr>
          <w:color w:val="00B0F0"/>
        </w:rPr>
        <w:t xml:space="preserve">&gt; </w:t>
      </w:r>
    </w:p>
    <w:p w14:paraId="6399C936" w14:textId="77777777" w:rsidR="00BA2C42" w:rsidRPr="001078F8" w:rsidRDefault="00BA2C42" w:rsidP="00BA2C42">
      <w:pPr>
        <w:rPr>
          <w:color w:val="00B0F0"/>
        </w:rPr>
      </w:pPr>
      <w:r w:rsidRPr="001078F8">
        <w:rPr>
          <w:color w:val="00B0F0"/>
        </w:rPr>
        <w:t>&gt; #M9s is shifted to left of ASM</w:t>
      </w:r>
    </w:p>
    <w:p w14:paraId="1DC909B7" w14:textId="77777777" w:rsidR="00BA2C42" w:rsidRPr="001078F8" w:rsidRDefault="00BA2C42" w:rsidP="00BA2C42">
      <w:pPr>
        <w:rPr>
          <w:color w:val="00B0F0"/>
        </w:rPr>
      </w:pPr>
      <w:r w:rsidRPr="001078F8">
        <w:rPr>
          <w:color w:val="00B0F0"/>
        </w:rPr>
        <w:t>&gt; wilcox.test( x = unlist(subset(all_binned, media_sup == 'M9 suc')[,c('binned_g1')]),</w:t>
      </w:r>
    </w:p>
    <w:p w14:paraId="448676F0" w14:textId="77777777" w:rsidR="00BA2C42" w:rsidRPr="001078F8" w:rsidRDefault="00BA2C42" w:rsidP="00BA2C42">
      <w:pPr>
        <w:rPr>
          <w:color w:val="00B0F0"/>
        </w:rPr>
      </w:pPr>
      <w:r w:rsidRPr="001078F8">
        <w:rPr>
          <w:color w:val="00B0F0"/>
        </w:rPr>
        <w:t>+              y = unlist(subset(all_binned, media_sup == 'ASM')[,c('binned_g1')]),</w:t>
      </w:r>
    </w:p>
    <w:p w14:paraId="758DBDA2" w14:textId="77777777" w:rsidR="00BA2C42" w:rsidRPr="001078F8" w:rsidRDefault="00BA2C42" w:rsidP="00BA2C42">
      <w:pPr>
        <w:rPr>
          <w:color w:val="00B0F0"/>
        </w:rPr>
      </w:pPr>
      <w:r w:rsidRPr="001078F8">
        <w:rPr>
          <w:color w:val="00B0F0"/>
        </w:rPr>
        <w:t>+              alternative = c('less'))</w:t>
      </w:r>
    </w:p>
    <w:p w14:paraId="59B0F7FF" w14:textId="77777777" w:rsidR="00BA2C42" w:rsidRPr="001078F8" w:rsidRDefault="00BA2C42" w:rsidP="00BA2C42">
      <w:pPr>
        <w:rPr>
          <w:color w:val="00B0F0"/>
        </w:rPr>
      </w:pPr>
    </w:p>
    <w:p w14:paraId="7526CD1F" w14:textId="77777777" w:rsidR="00BA2C42" w:rsidRPr="001078F8" w:rsidRDefault="00BA2C42" w:rsidP="00BA2C42">
      <w:pPr>
        <w:rPr>
          <w:color w:val="00B0F0"/>
        </w:rPr>
      </w:pPr>
      <w:r w:rsidRPr="001078F8">
        <w:rPr>
          <w:color w:val="00B0F0"/>
        </w:rPr>
        <w:tab/>
        <w:t>Wilcoxon rank sum test with continuity correction</w:t>
      </w:r>
    </w:p>
    <w:p w14:paraId="6C981625" w14:textId="77777777" w:rsidR="00BA2C42" w:rsidRPr="001078F8" w:rsidRDefault="00BA2C42" w:rsidP="00BA2C42">
      <w:pPr>
        <w:rPr>
          <w:color w:val="00B0F0"/>
        </w:rPr>
      </w:pPr>
    </w:p>
    <w:p w14:paraId="21967B42" w14:textId="77777777" w:rsidR="00BA2C42" w:rsidRPr="001078F8" w:rsidRDefault="00BA2C42" w:rsidP="00BA2C42">
      <w:pPr>
        <w:rPr>
          <w:color w:val="00B0F0"/>
        </w:rPr>
      </w:pPr>
      <w:r w:rsidRPr="001078F8">
        <w:rPr>
          <w:color w:val="00B0F0"/>
        </w:rPr>
        <w:t>data:  unlist(subset(all_binned, media_sup == "M9 suc")[, c("binned_g1")]) and unlist(subset(all_binned, media_sup == "ASM")[, c("binned_g1")])</w:t>
      </w:r>
    </w:p>
    <w:p w14:paraId="25036985" w14:textId="77777777" w:rsidR="00BA2C42" w:rsidRPr="001078F8" w:rsidRDefault="00BA2C42" w:rsidP="00BA2C42">
      <w:pPr>
        <w:rPr>
          <w:color w:val="00B0F0"/>
        </w:rPr>
      </w:pPr>
      <w:r w:rsidRPr="001078F8">
        <w:rPr>
          <w:color w:val="00B0F0"/>
        </w:rPr>
        <w:t>W = 131718516, p-value = 0.1719</w:t>
      </w:r>
    </w:p>
    <w:p w14:paraId="0EF3E54B" w14:textId="77777777" w:rsidR="00BA2C42" w:rsidRPr="001078F8" w:rsidRDefault="00BA2C42" w:rsidP="00BA2C42">
      <w:pPr>
        <w:rPr>
          <w:color w:val="00B0F0"/>
        </w:rPr>
      </w:pPr>
      <w:r w:rsidRPr="001078F8">
        <w:rPr>
          <w:color w:val="00B0F0"/>
        </w:rPr>
        <w:t>alternative hypothesis: true location shift is less than 0</w:t>
      </w:r>
    </w:p>
    <w:p w14:paraId="3DB016C8" w14:textId="77777777" w:rsidR="00BA2C42" w:rsidRPr="001078F8" w:rsidRDefault="00BA2C42" w:rsidP="00BA2C42">
      <w:pPr>
        <w:rPr>
          <w:color w:val="00B0F0"/>
        </w:rPr>
      </w:pPr>
    </w:p>
    <w:p w14:paraId="2766DAC3" w14:textId="77777777" w:rsidR="00BA2C42" w:rsidRPr="001078F8" w:rsidRDefault="00BA2C42" w:rsidP="00BA2C42">
      <w:pPr>
        <w:rPr>
          <w:color w:val="00B0F0"/>
        </w:rPr>
      </w:pPr>
      <w:r w:rsidRPr="001078F8">
        <w:rPr>
          <w:color w:val="00B0F0"/>
        </w:rPr>
        <w:t xml:space="preserve">&gt;   </w:t>
      </w:r>
    </w:p>
    <w:p w14:paraId="2FE33818" w14:textId="77777777" w:rsidR="00BA2C42" w:rsidRPr="001078F8" w:rsidRDefault="00BA2C42" w:rsidP="00BA2C42">
      <w:pPr>
        <w:rPr>
          <w:color w:val="00B0F0"/>
        </w:rPr>
      </w:pPr>
      <w:r w:rsidRPr="001078F8">
        <w:rPr>
          <w:color w:val="00B0F0"/>
        </w:rPr>
        <w:t>&gt; wilcox.test( x = unlist(subset(all_binned, media_sup == 'M9 suc')[,c('binned_s1')]),</w:t>
      </w:r>
    </w:p>
    <w:p w14:paraId="3AEBAE9C" w14:textId="77777777" w:rsidR="00BA2C42" w:rsidRPr="001078F8" w:rsidRDefault="00BA2C42" w:rsidP="00BA2C42">
      <w:pPr>
        <w:rPr>
          <w:color w:val="00B0F0"/>
        </w:rPr>
      </w:pPr>
      <w:r w:rsidRPr="001078F8">
        <w:rPr>
          <w:color w:val="00B0F0"/>
        </w:rPr>
        <w:t>+              y = unlist(subset(all_binned, media_sup == 'ASM')[,c('binned_s1')]),</w:t>
      </w:r>
    </w:p>
    <w:p w14:paraId="7E9671DB" w14:textId="77777777" w:rsidR="00BA2C42" w:rsidRPr="001078F8" w:rsidRDefault="00BA2C42" w:rsidP="00BA2C42">
      <w:pPr>
        <w:rPr>
          <w:color w:val="00B0F0"/>
        </w:rPr>
      </w:pPr>
      <w:r w:rsidRPr="001078F8">
        <w:rPr>
          <w:color w:val="00B0F0"/>
        </w:rPr>
        <w:t>+              alternative = c('less'))</w:t>
      </w:r>
    </w:p>
    <w:p w14:paraId="6C9AE0EE" w14:textId="77777777" w:rsidR="00BA2C42" w:rsidRPr="001078F8" w:rsidRDefault="00BA2C42" w:rsidP="00BA2C42">
      <w:pPr>
        <w:rPr>
          <w:color w:val="00B0F0"/>
        </w:rPr>
      </w:pPr>
    </w:p>
    <w:p w14:paraId="0CB40CC4" w14:textId="77777777" w:rsidR="00BA2C42" w:rsidRPr="001078F8" w:rsidRDefault="00BA2C42" w:rsidP="00BA2C42">
      <w:pPr>
        <w:rPr>
          <w:color w:val="00B0F0"/>
        </w:rPr>
      </w:pPr>
      <w:r w:rsidRPr="001078F8">
        <w:rPr>
          <w:color w:val="00B0F0"/>
        </w:rPr>
        <w:tab/>
        <w:t>Wilcoxon rank sum test with continuity correction</w:t>
      </w:r>
    </w:p>
    <w:p w14:paraId="725A69E1" w14:textId="77777777" w:rsidR="00BA2C42" w:rsidRPr="001078F8" w:rsidRDefault="00BA2C42" w:rsidP="00BA2C42">
      <w:pPr>
        <w:rPr>
          <w:color w:val="00B0F0"/>
        </w:rPr>
      </w:pPr>
    </w:p>
    <w:p w14:paraId="119CE32A" w14:textId="77777777" w:rsidR="00BA2C42" w:rsidRPr="001078F8" w:rsidRDefault="00BA2C42" w:rsidP="00BA2C42">
      <w:pPr>
        <w:rPr>
          <w:color w:val="00B0F0"/>
        </w:rPr>
      </w:pPr>
      <w:r w:rsidRPr="001078F8">
        <w:rPr>
          <w:color w:val="00B0F0"/>
        </w:rPr>
        <w:t>data:  unlist(subset(all_binned, media_sup == "M9 suc")[, c("binned_s1")]) and unlist(subset(all_binned, media_sup == "ASM")[, c("binned_s1")])</w:t>
      </w:r>
    </w:p>
    <w:p w14:paraId="4AC370A3" w14:textId="77777777" w:rsidR="00BA2C42" w:rsidRPr="001078F8" w:rsidRDefault="00BA2C42" w:rsidP="00BA2C42">
      <w:pPr>
        <w:rPr>
          <w:color w:val="00B0F0"/>
        </w:rPr>
      </w:pPr>
      <w:r w:rsidRPr="001078F8">
        <w:rPr>
          <w:color w:val="00B0F0"/>
        </w:rPr>
        <w:t>W = 140278873, p-value = 1</w:t>
      </w:r>
    </w:p>
    <w:p w14:paraId="46C507C3" w14:textId="77777777" w:rsidR="00BA2C42" w:rsidRPr="001078F8" w:rsidRDefault="00BA2C42" w:rsidP="00BA2C42">
      <w:pPr>
        <w:rPr>
          <w:color w:val="00B0F0"/>
        </w:rPr>
      </w:pPr>
      <w:r w:rsidRPr="001078F8">
        <w:rPr>
          <w:color w:val="00B0F0"/>
        </w:rPr>
        <w:t>alternative hypothesis: true location shift is less than 0</w:t>
      </w:r>
    </w:p>
    <w:p w14:paraId="0FC7A8EC" w14:textId="77777777" w:rsidR="00BA2C42" w:rsidRPr="001078F8" w:rsidRDefault="00BA2C42" w:rsidP="00BA2C42">
      <w:pPr>
        <w:rPr>
          <w:color w:val="00B0F0"/>
        </w:rPr>
      </w:pPr>
    </w:p>
    <w:p w14:paraId="79A81A7B" w14:textId="77777777" w:rsidR="00BA2C42" w:rsidRPr="001078F8" w:rsidRDefault="00BA2C42" w:rsidP="00BA2C42">
      <w:pPr>
        <w:rPr>
          <w:color w:val="00B0F0"/>
        </w:rPr>
      </w:pPr>
      <w:r w:rsidRPr="001078F8">
        <w:rPr>
          <w:color w:val="00B0F0"/>
        </w:rPr>
        <w:t xml:space="preserve">&gt; </w:t>
      </w:r>
    </w:p>
    <w:p w14:paraId="410CDC17" w14:textId="77777777" w:rsidR="00BA2C42" w:rsidRPr="001078F8" w:rsidRDefault="00BA2C42" w:rsidP="00BA2C42">
      <w:pPr>
        <w:rPr>
          <w:color w:val="00B0F0"/>
        </w:rPr>
      </w:pPr>
      <w:r w:rsidRPr="001078F8">
        <w:rPr>
          <w:color w:val="00B0F0"/>
        </w:rPr>
        <w:t xml:space="preserve">&gt; </w:t>
      </w:r>
    </w:p>
    <w:p w14:paraId="25643E7E" w14:textId="77777777" w:rsidR="00BA2C42" w:rsidRPr="001078F8" w:rsidRDefault="00BA2C42" w:rsidP="00BA2C42">
      <w:pPr>
        <w:rPr>
          <w:color w:val="00B0F0"/>
        </w:rPr>
      </w:pPr>
      <w:r w:rsidRPr="001078F8">
        <w:rPr>
          <w:color w:val="00B0F0"/>
        </w:rPr>
        <w:t>&gt; # ASM vs M9 sup</w:t>
      </w:r>
    </w:p>
    <w:p w14:paraId="11BE1CFA" w14:textId="77777777" w:rsidR="00BA2C42" w:rsidRPr="001078F8" w:rsidRDefault="00BA2C42" w:rsidP="00BA2C42">
      <w:pPr>
        <w:rPr>
          <w:color w:val="00B0F0"/>
        </w:rPr>
      </w:pPr>
      <w:r w:rsidRPr="001078F8">
        <w:rPr>
          <w:color w:val="00B0F0"/>
        </w:rPr>
        <w:t xml:space="preserve">&gt; # M9 sup is shifted to left of ASM </w:t>
      </w:r>
    </w:p>
    <w:p w14:paraId="456A54F3" w14:textId="77777777" w:rsidR="00BA2C42" w:rsidRPr="001078F8" w:rsidRDefault="00BA2C42" w:rsidP="00BA2C42">
      <w:pPr>
        <w:rPr>
          <w:color w:val="00B0F0"/>
        </w:rPr>
      </w:pPr>
      <w:r w:rsidRPr="001078F8">
        <w:rPr>
          <w:color w:val="00B0F0"/>
        </w:rPr>
        <w:t>&gt; wilcox.test( x = unlist(subset(all_binned, media_sup == 'M9 suc+sup')[,c('binned_g1')]),</w:t>
      </w:r>
    </w:p>
    <w:p w14:paraId="1B49B59D" w14:textId="77777777" w:rsidR="00BA2C42" w:rsidRPr="001078F8" w:rsidRDefault="00BA2C42" w:rsidP="00BA2C42">
      <w:pPr>
        <w:rPr>
          <w:color w:val="00B0F0"/>
        </w:rPr>
      </w:pPr>
      <w:r w:rsidRPr="001078F8">
        <w:rPr>
          <w:color w:val="00B0F0"/>
        </w:rPr>
        <w:t>+              y = unlist(subset(all_binned, media_sup == 'ASM')[,c('binned_g1')]),</w:t>
      </w:r>
    </w:p>
    <w:p w14:paraId="75C8F883" w14:textId="77777777" w:rsidR="00BA2C42" w:rsidRPr="001078F8" w:rsidRDefault="00BA2C42" w:rsidP="00BA2C42">
      <w:pPr>
        <w:rPr>
          <w:color w:val="00B0F0"/>
        </w:rPr>
      </w:pPr>
      <w:r w:rsidRPr="001078F8">
        <w:rPr>
          <w:color w:val="00B0F0"/>
        </w:rPr>
        <w:t>+              alternative = c('less'))</w:t>
      </w:r>
    </w:p>
    <w:p w14:paraId="39F2A76F" w14:textId="77777777" w:rsidR="00BA2C42" w:rsidRPr="001078F8" w:rsidRDefault="00BA2C42" w:rsidP="00BA2C42">
      <w:pPr>
        <w:rPr>
          <w:color w:val="00B0F0"/>
        </w:rPr>
      </w:pPr>
    </w:p>
    <w:p w14:paraId="2D0E3241" w14:textId="77777777" w:rsidR="00BA2C42" w:rsidRPr="001078F8" w:rsidRDefault="00BA2C42" w:rsidP="00BA2C42">
      <w:pPr>
        <w:rPr>
          <w:color w:val="00B0F0"/>
        </w:rPr>
      </w:pPr>
      <w:r w:rsidRPr="001078F8">
        <w:rPr>
          <w:color w:val="00B0F0"/>
        </w:rPr>
        <w:tab/>
        <w:t>Wilcoxon rank sum test with continuity correction</w:t>
      </w:r>
    </w:p>
    <w:p w14:paraId="14AAB4CB" w14:textId="77777777" w:rsidR="00BA2C42" w:rsidRPr="001078F8" w:rsidRDefault="00BA2C42" w:rsidP="00BA2C42">
      <w:pPr>
        <w:rPr>
          <w:color w:val="00B0F0"/>
        </w:rPr>
      </w:pPr>
    </w:p>
    <w:p w14:paraId="73E686AA" w14:textId="77777777" w:rsidR="00BA2C42" w:rsidRPr="001078F8" w:rsidRDefault="00BA2C42" w:rsidP="00BA2C42">
      <w:pPr>
        <w:rPr>
          <w:color w:val="00B0F0"/>
        </w:rPr>
      </w:pPr>
      <w:r w:rsidRPr="001078F8">
        <w:rPr>
          <w:color w:val="00B0F0"/>
        </w:rPr>
        <w:t>data:  unlist(subset(all_binned, media_sup == "M9 suc+sup")[, c("binned_g1")]) and unlist(subset(all_binned, media_sup == "ASM")[, c("binned_g1")])</w:t>
      </w:r>
    </w:p>
    <w:p w14:paraId="6DC92D6D" w14:textId="77777777" w:rsidR="00BA2C42" w:rsidRPr="001078F8" w:rsidRDefault="00BA2C42" w:rsidP="00BA2C42">
      <w:pPr>
        <w:rPr>
          <w:color w:val="00B0F0"/>
        </w:rPr>
      </w:pPr>
      <w:r w:rsidRPr="001078F8">
        <w:rPr>
          <w:color w:val="00B0F0"/>
        </w:rPr>
        <w:t>W = 101252195, p-value &lt; 2.2e-16</w:t>
      </w:r>
    </w:p>
    <w:p w14:paraId="59E0B099" w14:textId="77777777" w:rsidR="00BA2C42" w:rsidRPr="001078F8" w:rsidRDefault="00BA2C42" w:rsidP="00BA2C42">
      <w:pPr>
        <w:rPr>
          <w:color w:val="00B0F0"/>
        </w:rPr>
      </w:pPr>
      <w:r w:rsidRPr="001078F8">
        <w:rPr>
          <w:color w:val="00B0F0"/>
        </w:rPr>
        <w:lastRenderedPageBreak/>
        <w:t>alternative hypothesis: true location shift is less than 0</w:t>
      </w:r>
    </w:p>
    <w:p w14:paraId="1BE3BD1E" w14:textId="77777777" w:rsidR="00BA2C42" w:rsidRPr="001078F8" w:rsidRDefault="00BA2C42" w:rsidP="00BA2C42">
      <w:pPr>
        <w:rPr>
          <w:color w:val="00B0F0"/>
        </w:rPr>
      </w:pPr>
    </w:p>
    <w:p w14:paraId="0ADAF215" w14:textId="77777777" w:rsidR="00BA2C42" w:rsidRPr="001078F8" w:rsidRDefault="00BA2C42" w:rsidP="00BA2C42">
      <w:pPr>
        <w:rPr>
          <w:color w:val="00B0F0"/>
        </w:rPr>
      </w:pPr>
      <w:r w:rsidRPr="001078F8">
        <w:rPr>
          <w:color w:val="00B0F0"/>
        </w:rPr>
        <w:t xml:space="preserve">&gt;   </w:t>
      </w:r>
    </w:p>
    <w:p w14:paraId="0C85BC5D" w14:textId="77777777" w:rsidR="00BA2C42" w:rsidRPr="001078F8" w:rsidRDefault="00BA2C42" w:rsidP="00BA2C42">
      <w:pPr>
        <w:rPr>
          <w:color w:val="00B0F0"/>
        </w:rPr>
      </w:pPr>
      <w:r w:rsidRPr="001078F8">
        <w:rPr>
          <w:color w:val="00B0F0"/>
        </w:rPr>
        <w:t>&gt; wilcox.test( x = unlist(subset(all_binned, media_sup == 'M9 suc+sup')[,c('binned_s1')]),</w:t>
      </w:r>
    </w:p>
    <w:p w14:paraId="01980020" w14:textId="77777777" w:rsidR="00BA2C42" w:rsidRPr="001078F8" w:rsidRDefault="00BA2C42" w:rsidP="00BA2C42">
      <w:pPr>
        <w:rPr>
          <w:color w:val="00B0F0"/>
        </w:rPr>
      </w:pPr>
      <w:r w:rsidRPr="001078F8">
        <w:rPr>
          <w:color w:val="00B0F0"/>
        </w:rPr>
        <w:t>+              y = unlist(subset(all_binned, media_sup == 'ASM')[,c('binned_s1')]),</w:t>
      </w:r>
    </w:p>
    <w:p w14:paraId="3F4971EA" w14:textId="77777777" w:rsidR="00BA2C42" w:rsidRPr="001078F8" w:rsidRDefault="00BA2C42" w:rsidP="00BA2C42">
      <w:pPr>
        <w:rPr>
          <w:color w:val="00B0F0"/>
        </w:rPr>
      </w:pPr>
      <w:r w:rsidRPr="001078F8">
        <w:rPr>
          <w:color w:val="00B0F0"/>
        </w:rPr>
        <w:t>+              alternative = c('less'))</w:t>
      </w:r>
    </w:p>
    <w:p w14:paraId="7FA3F0E0" w14:textId="77777777" w:rsidR="00BA2C42" w:rsidRPr="001078F8" w:rsidRDefault="00BA2C42" w:rsidP="00BA2C42">
      <w:pPr>
        <w:rPr>
          <w:color w:val="00B0F0"/>
        </w:rPr>
      </w:pPr>
    </w:p>
    <w:p w14:paraId="4F5CC8FF" w14:textId="77777777" w:rsidR="00BA2C42" w:rsidRPr="001078F8" w:rsidRDefault="00BA2C42" w:rsidP="00BA2C42">
      <w:pPr>
        <w:rPr>
          <w:color w:val="00B0F0"/>
        </w:rPr>
      </w:pPr>
      <w:r w:rsidRPr="001078F8">
        <w:rPr>
          <w:color w:val="00B0F0"/>
        </w:rPr>
        <w:tab/>
        <w:t>Wilcoxon rank sum test with continuity correction</w:t>
      </w:r>
    </w:p>
    <w:p w14:paraId="3597AFC9" w14:textId="77777777" w:rsidR="00BA2C42" w:rsidRPr="001078F8" w:rsidRDefault="00BA2C42" w:rsidP="00BA2C42">
      <w:pPr>
        <w:rPr>
          <w:color w:val="00B0F0"/>
        </w:rPr>
      </w:pPr>
    </w:p>
    <w:p w14:paraId="173F80FF" w14:textId="77777777" w:rsidR="00BA2C42" w:rsidRPr="001078F8" w:rsidRDefault="00BA2C42" w:rsidP="00BA2C42">
      <w:pPr>
        <w:rPr>
          <w:color w:val="00B0F0"/>
        </w:rPr>
      </w:pPr>
      <w:r w:rsidRPr="001078F8">
        <w:rPr>
          <w:color w:val="00B0F0"/>
        </w:rPr>
        <w:t>data:  unlist(subset(all_binned, media_sup == "M9 suc+sup")[, c("binned_s1")]) and unlist(subset(all_binned, media_sup == "ASM")[, c("binned_s1")])</w:t>
      </w:r>
    </w:p>
    <w:p w14:paraId="7A447B58" w14:textId="77777777" w:rsidR="00BA2C42" w:rsidRPr="001078F8" w:rsidRDefault="00BA2C42" w:rsidP="00BA2C42">
      <w:pPr>
        <w:rPr>
          <w:color w:val="00B0F0"/>
        </w:rPr>
      </w:pPr>
      <w:r w:rsidRPr="001078F8">
        <w:rPr>
          <w:color w:val="00B0F0"/>
        </w:rPr>
        <w:t>W = 107347720, p-value &lt; 2.2e-16</w:t>
      </w:r>
    </w:p>
    <w:p w14:paraId="303CCE77" w14:textId="77777777" w:rsidR="00BA2C42" w:rsidRPr="001078F8" w:rsidRDefault="00BA2C42" w:rsidP="00BA2C42">
      <w:pPr>
        <w:rPr>
          <w:color w:val="00B0F0"/>
        </w:rPr>
      </w:pPr>
      <w:r w:rsidRPr="001078F8">
        <w:rPr>
          <w:color w:val="00B0F0"/>
        </w:rPr>
        <w:t>alternative hypothesis: true location shift is less than 0</w:t>
      </w:r>
    </w:p>
    <w:p w14:paraId="566605B2" w14:textId="6B28E64C" w:rsidR="00384368" w:rsidRDefault="00384368" w:rsidP="00AE499E">
      <w:pPr>
        <w:rPr>
          <w:color w:val="000000" w:themeColor="text1"/>
        </w:rPr>
      </w:pPr>
    </w:p>
    <w:p w14:paraId="1B17D03F" w14:textId="5053A9E5" w:rsidR="007B0B20" w:rsidRDefault="00782DBA" w:rsidP="00AE499E">
      <w:pPr>
        <w:rPr>
          <w:color w:val="000000" w:themeColor="text1"/>
        </w:rPr>
      </w:pPr>
      <w:hyperlink r:id="rId13" w:history="1">
        <w:r w:rsidR="007B0B20" w:rsidRPr="00C2204D">
          <w:rPr>
            <w:rStyle w:val="Hyperlink"/>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b/>
          <w:bCs/>
          <w:color w:val="53285E"/>
          <w:sz w:val="30"/>
          <w:szCs w:val="30"/>
        </w:rPr>
      </w:pPr>
      <w:r w:rsidRPr="007B0B20">
        <w:rPr>
          <w:rFonts w:ascii="Lato" w:eastAsia="Times New Roman" w:hAnsi="Lato"/>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Boric acid</w:t>
      </w:r>
    </w:p>
    <w:p w14:paraId="6448873D" w14:textId="77777777" w:rsidR="007B0B20" w:rsidRPr="007B0B20" w:rsidRDefault="007B0B20" w:rsidP="007B0B20">
      <w:pPr>
        <w:shd w:val="clear" w:color="auto" w:fill="FFFFFF"/>
        <w:spacing w:after="100" w:afterAutospacing="1"/>
        <w:rPr>
          <w:rFonts w:ascii="Lato" w:eastAsia="Times New Roman" w:hAnsi="Lato"/>
          <w:color w:val="333333"/>
          <w:sz w:val="21"/>
          <w:szCs w:val="21"/>
        </w:rPr>
      </w:pPr>
    </w:p>
    <w:p w14:paraId="3FD9C0DE" w14:textId="706FFF0F" w:rsidR="007B0B20" w:rsidRDefault="007B0B20" w:rsidP="00AE499E">
      <w:pPr>
        <w:rPr>
          <w:color w:val="000000" w:themeColor="text1"/>
        </w:rPr>
      </w:pPr>
      <w:r>
        <w:rPr>
          <w:color w:val="000000" w:themeColor="text1"/>
        </w:rPr>
        <w:t>Pyoverdine + ferritin</w:t>
      </w:r>
    </w:p>
    <w:p w14:paraId="42091C89" w14:textId="77777777" w:rsidR="007B0B20" w:rsidRDefault="007B0B20" w:rsidP="007B0B20">
      <w:r>
        <w:rPr>
          <w:color w:val="000000"/>
          <w:shd w:val="clear" w:color="auto" w:fill="FFFFFF"/>
        </w:rPr>
        <w:t>Ferritin serves as a critical component of iron homeostasis, as shown in </w:t>
      </w:r>
      <w:hyperlink r:id="rId14" w:tgtFrame="figure" w:history="1">
        <w:r>
          <w:rPr>
            <w:rStyle w:val="Hyperlink"/>
            <w:color w:val="2F4A8B"/>
            <w:shd w:val="clear" w:color="auto" w:fill="FFFFFF"/>
          </w:rPr>
          <w:t>Figure 2</w:t>
        </w:r>
      </w:hyperlink>
      <w:r>
        <w:rPr>
          <w:color w:val="000000"/>
          <w:shd w:val="clear" w:color="auto" w:fill="FFFFFF"/>
        </w:rPr>
        <w:t>. Its’ primary role is in iron sequestration in which it functions as a ferroxidase, converting Fe(II) to Fe(III) as iron is internalized and sequestered in the ferritin mineral core.</w:t>
      </w:r>
    </w:p>
    <w:p w14:paraId="1398E248" w14:textId="1223E99C" w:rsidR="007B0B20" w:rsidRDefault="007B0B20" w:rsidP="00AE499E">
      <w:pPr>
        <w:rPr>
          <w:color w:val="000000" w:themeColor="text1"/>
        </w:rPr>
      </w:pPr>
      <w:r>
        <w:rPr>
          <w:color w:val="000000" w:themeColor="text1"/>
        </w:rPr>
        <w:t xml:space="preserve"> </w:t>
      </w:r>
    </w:p>
    <w:p w14:paraId="06C5BE79" w14:textId="77777777" w:rsidR="007B0B20" w:rsidRDefault="007B0B20" w:rsidP="00AE499E">
      <w:pPr>
        <w:rPr>
          <w:color w:val="000000" w:themeColor="text1"/>
        </w:rPr>
      </w:pPr>
    </w:p>
    <w:p w14:paraId="4195FC38" w14:textId="77777777" w:rsidR="007B0B20" w:rsidRPr="007B0B20" w:rsidRDefault="007B0B20" w:rsidP="007B0B20">
      <w:pPr>
        <w:rPr>
          <w:rFonts w:eastAsia="Times New Roman"/>
        </w:rPr>
      </w:pPr>
      <w:r w:rsidRPr="007B0B20">
        <w:rPr>
          <w:rFonts w:eastAsia="Times New Roman"/>
          <w:color w:val="000000"/>
          <w:shd w:val="clear" w:color="auto" w:fill="FFFFFF"/>
        </w:rPr>
        <w:t>At physiological pH, ferrous ion quenched the fluorescence of all three pyoverdines much faster than ferric ion did. Also, increased absorbance at 460 nm was observed to be much faster for Fe</w:t>
      </w:r>
      <w:r w:rsidRPr="007B0B20">
        <w:rPr>
          <w:rFonts w:eastAsia="Times New Roman"/>
          <w:color w:val="000000"/>
          <w:sz w:val="20"/>
          <w:szCs w:val="20"/>
          <w:shd w:val="clear" w:color="auto" w:fill="FFFFFF"/>
          <w:vertAlign w:val="superscript"/>
        </w:rPr>
        <w:t>2+</w:t>
      </w:r>
      <w:r w:rsidRPr="007B0B20">
        <w:rPr>
          <w:rFonts w:eastAsia="Times New Roman"/>
          <w:color w:val="000000"/>
          <w:shd w:val="clear" w:color="auto" w:fill="FFFFFF"/>
        </w:rPr>
        <w:t>-pyoverdine than for Fe</w:t>
      </w:r>
      <w:r w:rsidRPr="007B0B20">
        <w:rPr>
          <w:rFonts w:eastAsia="Times New Roman"/>
          <w:color w:val="000000"/>
          <w:sz w:val="20"/>
          <w:szCs w:val="20"/>
          <w:shd w:val="clear" w:color="auto" w:fill="FFFFFF"/>
          <w:vertAlign w:val="superscript"/>
        </w:rPr>
        <w:t>3+</w:t>
      </w:r>
      <w:r w:rsidRPr="007B0B20">
        <w:rPr>
          <w:rFonts w:eastAsia="Times New Roman"/>
          <w:color w:val="000000"/>
          <w:shd w:val="clear" w:color="auto" w:fill="FFFFFF"/>
        </w:rPr>
        <w:t>-pyoverdine</w:t>
      </w:r>
    </w:p>
    <w:p w14:paraId="728C9791" w14:textId="7AE01AC3" w:rsidR="007B0B20" w:rsidRDefault="007B0B20" w:rsidP="00AE499E">
      <w:pPr>
        <w:rPr>
          <w:color w:val="000000" w:themeColor="text1"/>
        </w:rPr>
      </w:pPr>
    </w:p>
    <w:p w14:paraId="026FB29D" w14:textId="77777777" w:rsidR="007B0B20" w:rsidRPr="007B0B20" w:rsidRDefault="007B0B20" w:rsidP="00AE499E">
      <w:pPr>
        <w:rPr>
          <w:color w:val="000000" w:themeColor="text1"/>
        </w:rPr>
      </w:pPr>
    </w:p>
    <w:p w14:paraId="3C2D1EE0" w14:textId="77777777" w:rsidR="00384368" w:rsidRDefault="00384368" w:rsidP="00AE499E">
      <w:pPr>
        <w:rPr>
          <w:color w:val="FF0000"/>
        </w:rPr>
      </w:pPr>
    </w:p>
    <w:p w14:paraId="3F68FFCD" w14:textId="16E5F600" w:rsidR="00AE499E" w:rsidRDefault="00782DBA" w:rsidP="00AE499E">
      <w:pPr>
        <w:rPr>
          <w:color w:val="FF0000"/>
        </w:rPr>
      </w:pPr>
      <w:hyperlink r:id="rId15" w:history="1">
        <w:r w:rsidR="00384368" w:rsidRPr="00C2204D">
          <w:rPr>
            <w:rStyle w:val="Hyperlink"/>
          </w:rPr>
          <w:t>https://www.tandfonline.com/doi/abs/10.1080/10934520500423501</w:t>
        </w:r>
      </w:hyperlink>
    </w:p>
    <w:p w14:paraId="3CB3F885" w14:textId="0F1B1932" w:rsidR="00384368" w:rsidRDefault="00384368" w:rsidP="00AE499E">
      <w:pPr>
        <w:rPr>
          <w:color w:val="FF0000"/>
        </w:rPr>
      </w:pPr>
    </w:p>
    <w:p w14:paraId="1DA259AD" w14:textId="4EBEBFEF" w:rsidR="00384368" w:rsidRDefault="00782DBA" w:rsidP="00AE499E">
      <w:pPr>
        <w:rPr>
          <w:color w:val="FF0000"/>
        </w:rPr>
      </w:pPr>
      <w:hyperlink r:id="rId16" w:history="1">
        <w:r w:rsidR="00384368" w:rsidRPr="00C2204D">
          <w:rPr>
            <w:rStyle w:val="Hyperlink"/>
          </w:rPr>
          <w:t>https://www.nature.com/articles/s41598-019-56913-x</w:t>
        </w:r>
      </w:hyperlink>
    </w:p>
    <w:p w14:paraId="63AC96F5" w14:textId="06D616CF" w:rsidR="00384368" w:rsidRDefault="00384368" w:rsidP="00AE499E">
      <w:pPr>
        <w:rPr>
          <w:color w:val="FF0000"/>
        </w:rPr>
      </w:pPr>
    </w:p>
    <w:p w14:paraId="5E35B4A6" w14:textId="77777777" w:rsidR="00384368" w:rsidRDefault="00384368" w:rsidP="00AE499E">
      <w:pPr>
        <w:rPr>
          <w:color w:val="FF0000"/>
        </w:rPr>
      </w:pPr>
    </w:p>
    <w:p w14:paraId="04E2DE7C" w14:textId="77777777" w:rsidR="00164102" w:rsidRPr="00164102" w:rsidRDefault="00164102" w:rsidP="00164102">
      <w:pPr>
        <w:rPr>
          <w:color w:val="FF0000"/>
        </w:rPr>
      </w:pPr>
    </w:p>
    <w:p w14:paraId="0BB1CF43" w14:textId="77777777" w:rsidR="00AE499E" w:rsidRPr="0030454E" w:rsidRDefault="00AE499E" w:rsidP="00856EE8">
      <w:pPr>
        <w:rPr>
          <w:color w:val="FF0000"/>
        </w:rPr>
      </w:pPr>
    </w:p>
    <w:p w14:paraId="22E95ABF" w14:textId="77777777" w:rsidR="0002672D" w:rsidRPr="0030454E" w:rsidRDefault="0002672D"/>
    <w:p w14:paraId="7C9A1B30" w14:textId="77777777" w:rsidR="001C4B99" w:rsidRPr="0030454E" w:rsidRDefault="001C4B99" w:rsidP="001C4B99"/>
    <w:p w14:paraId="3F12000A" w14:textId="77777777" w:rsidR="001C4B99" w:rsidRPr="0030454E" w:rsidRDefault="001C4B99" w:rsidP="001C4B99">
      <w:r w:rsidRPr="0030454E">
        <w:t>color_map_1&lt;-c(</w:t>
      </w:r>
    </w:p>
    <w:p w14:paraId="3098665C" w14:textId="77777777" w:rsidR="001C4B99" w:rsidRPr="0030454E" w:rsidRDefault="001C4B99" w:rsidP="001C4B99">
      <w:r w:rsidRPr="0030454E">
        <w:t xml:space="preserve">  "Enzyme-bound NADH"="#E9D8A6",</w:t>
      </w:r>
    </w:p>
    <w:p w14:paraId="619BB262" w14:textId="77777777" w:rsidR="001C4B99" w:rsidRPr="0030454E" w:rsidRDefault="001C4B99" w:rsidP="001C4B99">
      <w:r w:rsidRPr="0030454E">
        <w:t xml:space="preserve">  "MDH NADH"= "#001219", </w:t>
      </w:r>
    </w:p>
    <w:p w14:paraId="2D174713" w14:textId="77777777" w:rsidR="001C4B99" w:rsidRPr="0030454E" w:rsidRDefault="001C4B99" w:rsidP="001C4B99">
      <w:r w:rsidRPr="0030454E">
        <w:t xml:space="preserve">  "Free NADH"= "#001219",</w:t>
      </w:r>
    </w:p>
    <w:p w14:paraId="710E65D6" w14:textId="77777777" w:rsidR="001C4B99" w:rsidRPr="0030454E" w:rsidRDefault="001C4B99" w:rsidP="001C4B99">
      <w:r w:rsidRPr="0030454E">
        <w:t xml:space="preserve">   "PVD"="#CA6702",</w:t>
      </w:r>
    </w:p>
    <w:p w14:paraId="5065BCF3" w14:textId="77777777" w:rsidR="001C4B99" w:rsidRPr="0030454E" w:rsidRDefault="001C4B99" w:rsidP="001C4B99">
      <w:r w:rsidRPr="0030454E">
        <w:t xml:space="preserve">  "PYO"="#0A9396", </w:t>
      </w:r>
    </w:p>
    <w:p w14:paraId="6A0E9A01" w14:textId="77777777" w:rsidR="001C4B99" w:rsidRPr="0030454E" w:rsidRDefault="001C4B99" w:rsidP="001C4B99">
      <w:r w:rsidRPr="0030454E">
        <w:t xml:space="preserve">  "PYO (Reduced)" = "#0A9396",</w:t>
      </w:r>
    </w:p>
    <w:p w14:paraId="4D370F80" w14:textId="77777777" w:rsidR="001C4B99" w:rsidRPr="0030454E" w:rsidRDefault="001C4B99" w:rsidP="001C4B99">
      <w:r w:rsidRPr="0030454E">
        <w:t xml:space="preserve">  "FAD" = "#EE9B00" , </w:t>
      </w:r>
    </w:p>
    <w:p w14:paraId="545A73FF" w14:textId="77777777" w:rsidR="001C4B99" w:rsidRPr="0030454E" w:rsidRDefault="001C4B99" w:rsidP="001C4B99">
      <w:r w:rsidRPr="0030454E">
        <w:t xml:space="preserve">   "CPX" = "#9B2226")</w:t>
      </w:r>
    </w:p>
    <w:p w14:paraId="2D20D6F4" w14:textId="77777777" w:rsidR="001C4B99" w:rsidRPr="0030454E" w:rsidRDefault="001C4B99" w:rsidP="001C4B99"/>
    <w:p w14:paraId="5FE315E5" w14:textId="77777777" w:rsidR="001C4B99" w:rsidRPr="0030454E" w:rsidRDefault="001C4B99" w:rsidP="001C4B99">
      <w:r w:rsidRPr="0030454E">
        <w:t>shape_maps&lt;-c(</w:t>
      </w:r>
    </w:p>
    <w:p w14:paraId="25CBE86E" w14:textId="77777777" w:rsidR="001C4B99" w:rsidRPr="0030454E" w:rsidRDefault="001C4B99" w:rsidP="001C4B99">
      <w:r w:rsidRPr="0030454E">
        <w:t xml:space="preserve">  "Enzyme-bound NADH"=22,</w:t>
      </w:r>
    </w:p>
    <w:p w14:paraId="1AA08F91" w14:textId="77777777" w:rsidR="001C4B99" w:rsidRPr="0030454E" w:rsidRDefault="001C4B99" w:rsidP="001C4B99">
      <w:r w:rsidRPr="0030454E">
        <w:t xml:space="preserve">  "MDH NADH"=22,</w:t>
      </w:r>
    </w:p>
    <w:p w14:paraId="1CB06BB8" w14:textId="77777777" w:rsidR="001C4B99" w:rsidRPr="0030454E" w:rsidRDefault="001C4B99" w:rsidP="001C4B99">
      <w:r w:rsidRPr="0030454E">
        <w:t xml:space="preserve">  "Free NADH"=23,</w:t>
      </w:r>
    </w:p>
    <w:p w14:paraId="3721349B" w14:textId="77777777" w:rsidR="001C4B99" w:rsidRPr="0030454E" w:rsidRDefault="001C4B99" w:rsidP="001C4B99">
      <w:r w:rsidRPr="0030454E">
        <w:t xml:space="preserve">   "PVD"=24,</w:t>
      </w:r>
    </w:p>
    <w:p w14:paraId="0FEBF215" w14:textId="77777777" w:rsidR="001C4B99" w:rsidRPr="0030454E" w:rsidRDefault="001C4B99" w:rsidP="001C4B99">
      <w:r w:rsidRPr="0030454E">
        <w:t xml:space="preserve">  "PYO"=25 , </w:t>
      </w:r>
    </w:p>
    <w:p w14:paraId="69B2C5F3" w14:textId="77777777" w:rsidR="001C4B99" w:rsidRPr="0030454E" w:rsidRDefault="001C4B99" w:rsidP="001C4B99">
      <w:r w:rsidRPr="0030454E">
        <w:t xml:space="preserve">  "PYO (Reduced)" = 25 , </w:t>
      </w:r>
    </w:p>
    <w:p w14:paraId="0A60EF92" w14:textId="77777777" w:rsidR="001C4B99" w:rsidRPr="0030454E" w:rsidRDefault="001C4B99" w:rsidP="001C4B99">
      <w:r w:rsidRPr="0030454E">
        <w:t xml:space="preserve">  "FAD" = 21 , </w:t>
      </w:r>
    </w:p>
    <w:p w14:paraId="43D363EB" w14:textId="77777777" w:rsidR="001C4B99" w:rsidRPr="0030454E" w:rsidRDefault="001C4B99" w:rsidP="001C4B99">
      <w:r w:rsidRPr="0030454E">
        <w:t xml:space="preserve">  "CPX" = 22 )</w:t>
      </w:r>
    </w:p>
    <w:p w14:paraId="68809B5C" w14:textId="3AC194F0" w:rsidR="00030EC7" w:rsidRPr="0030454E" w:rsidRDefault="00030EC7">
      <w:pPr>
        <w:rPr>
          <w:b/>
          <w:bCs/>
        </w:rPr>
      </w:pPr>
      <w:r w:rsidRPr="0030454E">
        <w:rPr>
          <w:b/>
          <w:bCs/>
        </w:rPr>
        <w:br w:type="page"/>
      </w:r>
    </w:p>
    <w:p w14:paraId="2F7B9939" w14:textId="77777777" w:rsidR="00030EC7" w:rsidRPr="0030454E" w:rsidRDefault="00030EC7" w:rsidP="0002672D">
      <w:pPr>
        <w:spacing w:line="480" w:lineRule="auto"/>
        <w:rPr>
          <w:b/>
          <w:bCs/>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b/>
          <w:bCs/>
        </w:rPr>
      </w:pPr>
    </w:p>
    <w:p w14:paraId="5FD2435D" w14:textId="77777777" w:rsidR="0030454E" w:rsidRDefault="0030454E" w:rsidP="0002672D">
      <w:pPr>
        <w:spacing w:line="480" w:lineRule="auto"/>
        <w:rPr>
          <w:b/>
          <w:bCs/>
        </w:rPr>
      </w:pPr>
    </w:p>
    <w:p w14:paraId="31013857" w14:textId="73D36692" w:rsidR="006D17DD" w:rsidRDefault="00030EC7" w:rsidP="0002672D">
      <w:pPr>
        <w:spacing w:line="480" w:lineRule="auto"/>
        <w:rPr>
          <w:b/>
          <w:bCs/>
        </w:rPr>
      </w:pPr>
      <w:r w:rsidRPr="0030454E">
        <w:rPr>
          <w:b/>
          <w:bCs/>
        </w:rPr>
        <w:t>TEXT:</w:t>
      </w:r>
    </w:p>
    <w:p w14:paraId="1012F53D" w14:textId="77777777" w:rsidR="00B678B4" w:rsidRDefault="00B678B4" w:rsidP="0002672D">
      <w:pPr>
        <w:spacing w:line="480" w:lineRule="auto"/>
        <w:rPr>
          <w:b/>
          <w:bCs/>
        </w:rPr>
      </w:pPr>
    </w:p>
    <w:p w14:paraId="282CE756" w14:textId="17422387" w:rsidR="0094181C" w:rsidRDefault="0094181C" w:rsidP="0002672D">
      <w:pPr>
        <w:spacing w:line="480" w:lineRule="auto"/>
        <w:rPr>
          <w:ins w:id="51" w:author="Tara" w:date="2021-12-21T11:36:00Z"/>
          <w:b/>
          <w:bCs/>
        </w:rPr>
      </w:pPr>
      <w:ins w:id="52" w:author="Tara" w:date="2021-12-21T11:36:00Z">
        <w:r>
          <w:rPr>
            <w:b/>
            <w:bCs/>
          </w:rPr>
          <w:t>INTRODUCTION:</w:t>
        </w:r>
      </w:ins>
    </w:p>
    <w:p w14:paraId="4D10C428" w14:textId="77777777" w:rsidR="0094181C" w:rsidRDefault="0094181C" w:rsidP="0002672D">
      <w:pPr>
        <w:spacing w:line="480" w:lineRule="auto"/>
        <w:rPr>
          <w:ins w:id="53" w:author="Tara" w:date="2021-12-21T11:36:00Z"/>
          <w:b/>
          <w:bCs/>
        </w:rPr>
      </w:pPr>
    </w:p>
    <w:p w14:paraId="5F59A238" w14:textId="058B801D" w:rsidR="0094181C" w:rsidRDefault="0094181C" w:rsidP="0002672D">
      <w:pPr>
        <w:spacing w:line="480" w:lineRule="auto"/>
        <w:rPr>
          <w:ins w:id="54" w:author="Tara" w:date="2021-12-21T11:36:00Z"/>
          <w:b/>
          <w:bCs/>
        </w:rPr>
      </w:pPr>
      <w:ins w:id="55" w:author="Tara" w:date="2021-12-21T11:36:00Z">
        <w:r>
          <w:rPr>
            <w:b/>
            <w:bCs/>
          </w:rPr>
          <w:t>RESULTS:</w:t>
        </w:r>
      </w:ins>
    </w:p>
    <w:p w14:paraId="0CB136AF" w14:textId="77777777" w:rsidR="0094181C" w:rsidRDefault="0094181C" w:rsidP="0002672D">
      <w:pPr>
        <w:spacing w:line="480" w:lineRule="auto"/>
        <w:rPr>
          <w:ins w:id="56" w:author="Tara" w:date="2021-12-21T11:36:00Z"/>
          <w:b/>
          <w:bCs/>
        </w:rPr>
      </w:pPr>
    </w:p>
    <w:p w14:paraId="5DB392BA" w14:textId="77777777" w:rsidR="0094181C" w:rsidRDefault="0094181C" w:rsidP="0002672D">
      <w:pPr>
        <w:spacing w:line="480" w:lineRule="auto"/>
        <w:rPr>
          <w:ins w:id="57" w:author="Tara" w:date="2021-12-21T11:36:00Z"/>
          <w:b/>
          <w:bCs/>
        </w:rPr>
      </w:pPr>
    </w:p>
    <w:p w14:paraId="4FEA2A1C" w14:textId="78D0399C" w:rsidR="00EE5F5F" w:rsidRDefault="0008619F" w:rsidP="0002672D">
      <w:pPr>
        <w:spacing w:line="480" w:lineRule="auto"/>
        <w:rPr>
          <w:b/>
          <w:bCs/>
        </w:rPr>
      </w:pPr>
      <w:r>
        <w:rPr>
          <w:b/>
          <w:bCs/>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lastRenderedPageBreak/>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ranging from 0.1 mM to 125 mM</w:t>
      </w:r>
      <w:r w:rsidR="00AE041E">
        <w:rPr>
          <w:rFonts w:ascii="Cambria" w:hAnsi="Cambria"/>
        </w:rPr>
        <w:t>.</w:t>
      </w:r>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μM of pyocyanin was prepared in ammonium acetate 0.1M KCl MOPS buffered solution in and electrochemically reduced Th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b/>
          <w:bCs/>
        </w:rPr>
      </w:pPr>
      <w:r>
        <w:rPr>
          <w:b/>
          <w:bCs/>
        </w:rPr>
        <w:t>Spectral Imaging.</w:t>
      </w:r>
    </w:p>
    <w:p w14:paraId="2A4B768E" w14:textId="5670E85D" w:rsidR="00300396" w:rsidRDefault="00300396" w:rsidP="0002672D">
      <w:pPr>
        <w:spacing w:line="480" w:lineRule="auto"/>
        <w:rPr>
          <w:b/>
          <w:bCs/>
        </w:rPr>
      </w:pPr>
      <w:r>
        <w:rPr>
          <w:b/>
          <w:bCs/>
        </w:rPr>
        <w:t xml:space="preserve">Fluorescence lifetime imaging. </w:t>
      </w:r>
    </w:p>
    <w:p w14:paraId="5E5B58B1" w14:textId="37BAB912" w:rsidR="0008619F" w:rsidRPr="0030454E" w:rsidRDefault="0008619F" w:rsidP="0002672D">
      <w:pPr>
        <w:spacing w:line="480" w:lineRule="auto"/>
        <w:rPr>
          <w:b/>
          <w:bCs/>
        </w:rPr>
      </w:pPr>
      <w:r>
        <w:rPr>
          <w:b/>
          <w:bCs/>
        </w:rPr>
        <w:t>RESULTS:</w:t>
      </w:r>
    </w:p>
    <w:p w14:paraId="7942DA18" w14:textId="185002A1" w:rsidR="0002672D" w:rsidRPr="0030454E" w:rsidRDefault="0002672D" w:rsidP="0002672D">
      <w:pPr>
        <w:spacing w:line="480" w:lineRule="auto"/>
        <w:rPr>
          <w:b/>
          <w:bCs/>
        </w:rPr>
      </w:pPr>
      <w:r w:rsidRPr="0030454E">
        <w:rPr>
          <w:b/>
          <w:bCs/>
        </w:rPr>
        <w:t xml:space="preserve">Spectral and FLIM phasor characterization of </w:t>
      </w:r>
      <w:r w:rsidRPr="0030454E">
        <w:rPr>
          <w:b/>
          <w:bCs/>
          <w:i/>
          <w:iCs/>
        </w:rPr>
        <w:t>P. aeruginosa</w:t>
      </w:r>
      <w:r w:rsidRPr="0030454E">
        <w:rPr>
          <w:b/>
          <w:bCs/>
        </w:rPr>
        <w:t xml:space="preserve"> fluorophores.</w:t>
      </w:r>
    </w:p>
    <w:p w14:paraId="14B5D125" w14:textId="30FE5E57" w:rsidR="0002672D" w:rsidRPr="0030454E" w:rsidRDefault="0002672D" w:rsidP="0002672D">
      <w:pPr>
        <w:spacing w:line="480" w:lineRule="auto"/>
      </w:pPr>
      <w:r w:rsidRPr="0030454E">
        <w:lastRenderedPageBreak/>
        <w:tab/>
        <w:t xml:space="preserve"> The two-photon fluorescence emission spectra of </w:t>
      </w:r>
      <w:r w:rsidRPr="0030454E">
        <w:rPr>
          <w:i/>
        </w:rPr>
        <w:t>P. aeruginosa</w:t>
      </w:r>
      <w:r w:rsidRPr="0030454E">
        <w:t xml:space="preserve"> fluorophores were characterized (NADH, enzyme-bound NADH, FAD, pyoverdine, pyocyanin, 1-hydroxy-phenazine, copoprophoryin) (</w:t>
      </w:r>
      <w:r w:rsidRPr="0030454E">
        <w:rPr>
          <w:b/>
        </w:rPr>
        <w:t>Fig. S3.1</w:t>
      </w:r>
      <w:r w:rsidRPr="0030454E">
        <w:t xml:space="preserve">) and agreed overall with previously published spectra </w:t>
      </w:r>
      <w:r w:rsidRPr="0030454E">
        <w:fldChar w:fldCharType="begin"/>
      </w:r>
      <w:r w:rsidR="00742D11">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fldChar w:fldCharType="separate"/>
      </w:r>
      <w:r w:rsidR="00742D11">
        <w:rPr>
          <w:noProof/>
        </w:rPr>
        <w:t>(5)</w:t>
      </w:r>
      <w:r w:rsidRPr="0030454E">
        <w:fldChar w:fldCharType="end"/>
      </w:r>
      <w:r w:rsidRPr="0030454E">
        <w:t>. Different reduction methods of pyocyanin changed the fluorescence spectra and lifetime phasor results. The resulting pyocyanin population likely consisted of a mix of the radical and reduced form, but the FLIM phasor analysis suggests our FLIM setup primarily acquired the reduced form (</w:t>
      </w:r>
      <w:r w:rsidRPr="0030454E">
        <w:rPr>
          <w:b/>
        </w:rPr>
        <w:t>Fig. S3.2</w:t>
      </w:r>
      <w:r w:rsidRPr="0030454E">
        <w:t xml:space="preserve">). </w:t>
      </w:r>
    </w:p>
    <w:p w14:paraId="5B9682ED" w14:textId="77777777" w:rsidR="0002672D" w:rsidRPr="0030454E" w:rsidRDefault="0002672D" w:rsidP="0002672D">
      <w:pPr>
        <w:spacing w:line="480" w:lineRule="auto"/>
        <w:ind w:firstLine="720"/>
      </w:pPr>
      <w:r w:rsidRPr="0030454E">
        <w:t>Four of the seven species were captured by the FLIM DIVER acquisition parameters, which included an emission filter targeted towards NADH (400-500 nm): NADH, enzyme-bound NADH, and reduced pyocyanin, and apo-pyoverdine (</w:t>
      </w:r>
      <w:r w:rsidRPr="0030454E">
        <w:rPr>
          <w:b/>
        </w:rPr>
        <w:t>Fig. S3.1</w:t>
      </w:r>
      <w:r w:rsidRPr="0030454E">
        <w:t>). The FLIM and HIM phasor components for the pure fluorescent species were determined, and pyocyanin had a distinct FLIM and HIM phasor signature (</w:t>
      </w:r>
      <w:r w:rsidRPr="0030454E">
        <w:rPr>
          <w:b/>
        </w:rPr>
        <w:t>Fig. 3.2</w:t>
      </w:r>
      <w:r w:rsidRPr="0030454E">
        <w:t>). To compare the detected fluorescent species across both methods, the HIM spectral window was truncated to 410-500 nm to exclude measurements of species not captured with our FLIM acquisition settings (</w:t>
      </w:r>
      <w:r w:rsidRPr="0030454E">
        <w:rPr>
          <w:b/>
        </w:rPr>
        <w:t>Fig. S1</w:t>
      </w:r>
      <w:r w:rsidRPr="0030454E">
        <w:t xml:space="preserve">). </w:t>
      </w:r>
    </w:p>
    <w:p w14:paraId="697F8176" w14:textId="77777777" w:rsidR="0002672D" w:rsidRPr="0030454E" w:rsidRDefault="0002672D" w:rsidP="0002672D">
      <w:pPr>
        <w:spacing w:line="480" w:lineRule="auto"/>
      </w:pPr>
    </w:p>
    <w:p w14:paraId="475DEC66" w14:textId="5A028775" w:rsidR="0002672D" w:rsidRDefault="00490E1D">
      <w: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r>
        <w:fldChar w:fldCharType="end"/>
      </w:r>
    </w:p>
    <w:p w14:paraId="120037F1" w14:textId="77777777" w:rsidR="00490E1D" w:rsidRPr="0030454E" w:rsidRDefault="00490E1D"/>
    <w:p w14:paraId="124F30D7" w14:textId="77777777" w:rsidR="0002672D" w:rsidRPr="0030454E" w:rsidRDefault="0002672D"/>
    <w:sectPr w:rsidR="0002672D" w:rsidRPr="0030454E">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FDC739" w14:textId="77777777" w:rsidR="00782DBA" w:rsidRDefault="00782DBA" w:rsidP="00030EC7">
      <w:r>
        <w:separator/>
      </w:r>
    </w:p>
  </w:endnote>
  <w:endnote w:type="continuationSeparator" w:id="0">
    <w:p w14:paraId="783C32ED" w14:textId="77777777" w:rsidR="00782DBA" w:rsidRDefault="00782DBA" w:rsidP="0003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Lato">
    <w:altName w:val="Calibri"/>
    <w:charset w:val="00"/>
    <w:family w:val="swiss"/>
    <w:pitch w:val="variable"/>
    <w:sig w:usb0="E10002FF" w:usb1="5000ECFF" w:usb2="00000021" w:usb3="00000000" w:csb0="0000019F" w:csb1="00000000"/>
  </w:font>
  <w:font w:name="Cambria,Bold">
    <w:altName w:val="Cambria"/>
    <w:panose1 w:val="00000000000000000000"/>
    <w:charset w:val="00"/>
    <w:family w:val="roman"/>
    <w:notTrueType/>
    <w:pitch w:val="default"/>
  </w:font>
  <w:font w:name="Cambria,Italic">
    <w:altName w:val="Cambria"/>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65718">
          <w:rPr>
            <w:rStyle w:val="PageNumber"/>
            <w:noProof/>
          </w:rPr>
          <w:t>7</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52A43C" w14:textId="77777777" w:rsidR="00782DBA" w:rsidRDefault="00782DBA" w:rsidP="00030EC7">
      <w:r>
        <w:separator/>
      </w:r>
    </w:p>
  </w:footnote>
  <w:footnote w:type="continuationSeparator" w:id="0">
    <w:p w14:paraId="0D426361" w14:textId="77777777" w:rsidR="00782DBA" w:rsidRDefault="00782DBA" w:rsidP="00030E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ra gallagher">
    <w15:presenceInfo w15:providerId="AD" w15:userId="S::tgallagh@personalmicrosoftsoftware.uci.edu::c344358d-6c00-4e39-862a-ff9044e02725"/>
  </w15:person>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82A"/>
    <w:rsid w:val="0002672D"/>
    <w:rsid w:val="00030EC7"/>
    <w:rsid w:val="000418C5"/>
    <w:rsid w:val="00045BA0"/>
    <w:rsid w:val="00053640"/>
    <w:rsid w:val="00067E51"/>
    <w:rsid w:val="0008619F"/>
    <w:rsid w:val="00095056"/>
    <w:rsid w:val="00097266"/>
    <w:rsid w:val="000A6319"/>
    <w:rsid w:val="000D193B"/>
    <w:rsid w:val="000F7821"/>
    <w:rsid w:val="00107212"/>
    <w:rsid w:val="001078F8"/>
    <w:rsid w:val="00113963"/>
    <w:rsid w:val="00164102"/>
    <w:rsid w:val="00194A55"/>
    <w:rsid w:val="001C4B99"/>
    <w:rsid w:val="001D484C"/>
    <w:rsid w:val="001E01B1"/>
    <w:rsid w:val="002404A3"/>
    <w:rsid w:val="00244728"/>
    <w:rsid w:val="0025070B"/>
    <w:rsid w:val="002608FA"/>
    <w:rsid w:val="002707C1"/>
    <w:rsid w:val="00272DD9"/>
    <w:rsid w:val="002B2045"/>
    <w:rsid w:val="002D23E6"/>
    <w:rsid w:val="00300396"/>
    <w:rsid w:val="0030454E"/>
    <w:rsid w:val="003534A7"/>
    <w:rsid w:val="00362AC8"/>
    <w:rsid w:val="00365FD2"/>
    <w:rsid w:val="003815EB"/>
    <w:rsid w:val="00384368"/>
    <w:rsid w:val="00393C1A"/>
    <w:rsid w:val="003A711C"/>
    <w:rsid w:val="003C2FCE"/>
    <w:rsid w:val="00425A93"/>
    <w:rsid w:val="00426617"/>
    <w:rsid w:val="00463727"/>
    <w:rsid w:val="00472FCB"/>
    <w:rsid w:val="004827C8"/>
    <w:rsid w:val="00490E1D"/>
    <w:rsid w:val="00494411"/>
    <w:rsid w:val="004A3FBE"/>
    <w:rsid w:val="004C6CE9"/>
    <w:rsid w:val="004D315D"/>
    <w:rsid w:val="004E08F6"/>
    <w:rsid w:val="004E233B"/>
    <w:rsid w:val="004E6DFA"/>
    <w:rsid w:val="0050682A"/>
    <w:rsid w:val="00510B9C"/>
    <w:rsid w:val="005119A2"/>
    <w:rsid w:val="00530CD3"/>
    <w:rsid w:val="0053101F"/>
    <w:rsid w:val="00556B55"/>
    <w:rsid w:val="00597645"/>
    <w:rsid w:val="005C58B4"/>
    <w:rsid w:val="005E02E9"/>
    <w:rsid w:val="005E1D5D"/>
    <w:rsid w:val="006120FC"/>
    <w:rsid w:val="00621293"/>
    <w:rsid w:val="00626404"/>
    <w:rsid w:val="00642ECE"/>
    <w:rsid w:val="00666853"/>
    <w:rsid w:val="006706F4"/>
    <w:rsid w:val="006C4754"/>
    <w:rsid w:val="006C4E89"/>
    <w:rsid w:val="006D12D5"/>
    <w:rsid w:val="006D17DD"/>
    <w:rsid w:val="006E6B73"/>
    <w:rsid w:val="006F4AC4"/>
    <w:rsid w:val="007228DE"/>
    <w:rsid w:val="00742D11"/>
    <w:rsid w:val="007452AA"/>
    <w:rsid w:val="00782DBA"/>
    <w:rsid w:val="00794400"/>
    <w:rsid w:val="00795D1E"/>
    <w:rsid w:val="007A3858"/>
    <w:rsid w:val="007A4667"/>
    <w:rsid w:val="007A4EA1"/>
    <w:rsid w:val="007B0B20"/>
    <w:rsid w:val="007B26EC"/>
    <w:rsid w:val="007E6909"/>
    <w:rsid w:val="007F6B47"/>
    <w:rsid w:val="0081192D"/>
    <w:rsid w:val="00822EF7"/>
    <w:rsid w:val="008440B1"/>
    <w:rsid w:val="00853FE7"/>
    <w:rsid w:val="00856EE8"/>
    <w:rsid w:val="00865718"/>
    <w:rsid w:val="00871A46"/>
    <w:rsid w:val="00887A98"/>
    <w:rsid w:val="0089606C"/>
    <w:rsid w:val="008A2BD4"/>
    <w:rsid w:val="008A77F7"/>
    <w:rsid w:val="008D6CED"/>
    <w:rsid w:val="0090645E"/>
    <w:rsid w:val="009242BD"/>
    <w:rsid w:val="009378EC"/>
    <w:rsid w:val="0094181C"/>
    <w:rsid w:val="00942CB1"/>
    <w:rsid w:val="00970194"/>
    <w:rsid w:val="00987B06"/>
    <w:rsid w:val="00991C40"/>
    <w:rsid w:val="009A578F"/>
    <w:rsid w:val="009E7FB9"/>
    <w:rsid w:val="00A11DDE"/>
    <w:rsid w:val="00A366A4"/>
    <w:rsid w:val="00A75C0D"/>
    <w:rsid w:val="00A94B70"/>
    <w:rsid w:val="00AC6587"/>
    <w:rsid w:val="00AE041E"/>
    <w:rsid w:val="00AE499E"/>
    <w:rsid w:val="00AF43F8"/>
    <w:rsid w:val="00B44BA4"/>
    <w:rsid w:val="00B47D1E"/>
    <w:rsid w:val="00B678B4"/>
    <w:rsid w:val="00B72DA1"/>
    <w:rsid w:val="00B823D5"/>
    <w:rsid w:val="00B92936"/>
    <w:rsid w:val="00BA2C42"/>
    <w:rsid w:val="00BB485B"/>
    <w:rsid w:val="00BD25E9"/>
    <w:rsid w:val="00BF6B14"/>
    <w:rsid w:val="00C033B3"/>
    <w:rsid w:val="00C2372B"/>
    <w:rsid w:val="00C24F5E"/>
    <w:rsid w:val="00C27350"/>
    <w:rsid w:val="00C46DF8"/>
    <w:rsid w:val="00C71053"/>
    <w:rsid w:val="00C715F1"/>
    <w:rsid w:val="00C75925"/>
    <w:rsid w:val="00CA7B0A"/>
    <w:rsid w:val="00CB2625"/>
    <w:rsid w:val="00CD27ED"/>
    <w:rsid w:val="00CE53CD"/>
    <w:rsid w:val="00D96C10"/>
    <w:rsid w:val="00D9740F"/>
    <w:rsid w:val="00D97AB7"/>
    <w:rsid w:val="00DA416A"/>
    <w:rsid w:val="00DB2622"/>
    <w:rsid w:val="00DC79F0"/>
    <w:rsid w:val="00DD16A9"/>
    <w:rsid w:val="00DF1939"/>
    <w:rsid w:val="00E5780E"/>
    <w:rsid w:val="00E62686"/>
    <w:rsid w:val="00E8471E"/>
    <w:rsid w:val="00E939BD"/>
    <w:rsid w:val="00EE029F"/>
    <w:rsid w:val="00EE56AB"/>
    <w:rsid w:val="00EE5F5F"/>
    <w:rsid w:val="00F01B58"/>
    <w:rsid w:val="00F12DEC"/>
    <w:rsid w:val="00F54EE1"/>
    <w:rsid w:val="00F731AB"/>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6404"/>
    <w:rPr>
      <w:rFonts w:ascii="Times New Roman" w:hAnsi="Times New Roman" w:cs="Times New Roman"/>
    </w:rPr>
  </w:style>
  <w:style w:type="paragraph" w:styleId="Heading2">
    <w:name w:val="heading 2"/>
    <w:basedOn w:val="Normal"/>
    <w:link w:val="Heading2Char"/>
    <w:uiPriority w:val="9"/>
    <w:qFormat/>
    <w:rsid w:val="007B0B20"/>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spacing w:after="160" w:line="259" w:lineRule="auto"/>
      <w:ind w:left="720"/>
      <w:contextualSpacing/>
    </w:pPr>
    <w:rPr>
      <w:rFonts w:asciiTheme="minorHAnsi" w:hAnsiTheme="minorHAnsi" w:cstheme="minorBidi"/>
      <w:sz w:val="22"/>
      <w:szCs w:val="22"/>
    </w:rPr>
  </w:style>
  <w:style w:type="paragraph" w:styleId="Footer">
    <w:name w:val="footer"/>
    <w:basedOn w:val="Normal"/>
    <w:link w:val="FooterChar"/>
    <w:uiPriority w:val="99"/>
    <w:unhideWhenUsed/>
    <w:rsid w:val="00030EC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pPr>
    <w:rPr>
      <w:rFonts w:eastAsia="Times New Roman"/>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rPr>
      <w:rFonts w:asciiTheme="minorHAnsi" w:hAnsiTheme="minorHAnsi" w:cstheme="minorBidi"/>
      <w:sz w:val="22"/>
      <w:szCs w:val="22"/>
    </w:rPr>
  </w:style>
  <w:style w:type="character" w:styleId="Hyperlink">
    <w:name w:val="Hyperlink"/>
    <w:basedOn w:val="DefaultParagraphFont"/>
    <w:uiPriority w:val="99"/>
    <w:unhideWhenUsed/>
    <w:rsid w:val="00384368"/>
    <w:rPr>
      <w:color w:val="0563C1" w:themeColor="hyperlink"/>
      <w:u w:val="single"/>
    </w:rPr>
  </w:style>
  <w:style w:type="character" w:customStyle="1" w:styleId="UnresolvedMention">
    <w:name w:val="Unresolved Mention"/>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 w:type="paragraph" w:styleId="BalloonText">
    <w:name w:val="Balloon Text"/>
    <w:basedOn w:val="Normal"/>
    <w:link w:val="BalloonTextChar"/>
    <w:uiPriority w:val="99"/>
    <w:semiHidden/>
    <w:unhideWhenUsed/>
    <w:rsid w:val="002404A3"/>
    <w:rPr>
      <w:sz w:val="18"/>
      <w:szCs w:val="18"/>
    </w:rPr>
  </w:style>
  <w:style w:type="character" w:customStyle="1" w:styleId="BalloonTextChar">
    <w:name w:val="Balloon Text Char"/>
    <w:basedOn w:val="DefaultParagraphFont"/>
    <w:link w:val="BalloonText"/>
    <w:uiPriority w:val="99"/>
    <w:semiHidden/>
    <w:rsid w:val="002404A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5261">
      <w:bodyDiv w:val="1"/>
      <w:marLeft w:val="0"/>
      <w:marRight w:val="0"/>
      <w:marTop w:val="0"/>
      <w:marBottom w:val="0"/>
      <w:divBdr>
        <w:top w:val="none" w:sz="0" w:space="0" w:color="auto"/>
        <w:left w:val="none" w:sz="0" w:space="0" w:color="auto"/>
        <w:bottom w:val="none" w:sz="0" w:space="0" w:color="auto"/>
        <w:right w:val="none" w:sz="0" w:space="0" w:color="auto"/>
      </w:divBdr>
      <w:divsChild>
        <w:div w:id="644314299">
          <w:marLeft w:val="0"/>
          <w:marRight w:val="0"/>
          <w:marTop w:val="0"/>
          <w:marBottom w:val="0"/>
          <w:divBdr>
            <w:top w:val="none" w:sz="0" w:space="0" w:color="auto"/>
            <w:left w:val="none" w:sz="0" w:space="0" w:color="auto"/>
            <w:bottom w:val="none" w:sz="0" w:space="0" w:color="auto"/>
            <w:right w:val="none" w:sz="0" w:space="0" w:color="auto"/>
          </w:divBdr>
        </w:div>
        <w:div w:id="1536381900">
          <w:marLeft w:val="0"/>
          <w:marRight w:val="0"/>
          <w:marTop w:val="0"/>
          <w:marBottom w:val="0"/>
          <w:divBdr>
            <w:top w:val="none" w:sz="0" w:space="0" w:color="auto"/>
            <w:left w:val="none" w:sz="0" w:space="0" w:color="auto"/>
            <w:bottom w:val="none" w:sz="0" w:space="0" w:color="auto"/>
            <w:right w:val="none" w:sz="0" w:space="0" w:color="auto"/>
          </w:divBdr>
        </w:div>
        <w:div w:id="1821918985">
          <w:marLeft w:val="0"/>
          <w:marRight w:val="0"/>
          <w:marTop w:val="0"/>
          <w:marBottom w:val="0"/>
          <w:divBdr>
            <w:top w:val="none" w:sz="0" w:space="0" w:color="auto"/>
            <w:left w:val="none" w:sz="0" w:space="0" w:color="auto"/>
            <w:bottom w:val="none" w:sz="0" w:space="0" w:color="auto"/>
            <w:right w:val="none" w:sz="0" w:space="0" w:color="auto"/>
          </w:divBdr>
        </w:div>
        <w:div w:id="935596216">
          <w:marLeft w:val="0"/>
          <w:marRight w:val="0"/>
          <w:marTop w:val="0"/>
          <w:marBottom w:val="0"/>
          <w:divBdr>
            <w:top w:val="none" w:sz="0" w:space="0" w:color="auto"/>
            <w:left w:val="none" w:sz="0" w:space="0" w:color="auto"/>
            <w:bottom w:val="none" w:sz="0" w:space="0" w:color="auto"/>
            <w:right w:val="none" w:sz="0" w:space="0" w:color="auto"/>
          </w:divBdr>
        </w:div>
        <w:div w:id="1598707492">
          <w:marLeft w:val="0"/>
          <w:marRight w:val="0"/>
          <w:marTop w:val="0"/>
          <w:marBottom w:val="0"/>
          <w:divBdr>
            <w:top w:val="none" w:sz="0" w:space="0" w:color="auto"/>
            <w:left w:val="none" w:sz="0" w:space="0" w:color="auto"/>
            <w:bottom w:val="none" w:sz="0" w:space="0" w:color="auto"/>
            <w:right w:val="none" w:sz="0" w:space="0" w:color="auto"/>
          </w:divBdr>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www.teknova.com/trace-metals-mixture-1000x" TargetMode="External"/><Relationship Id="rId14" Type="http://schemas.openxmlformats.org/officeDocument/2006/relationships/hyperlink" Target="https://www.ncbi.nlm.nih.gov/pmc/articles/PMC2717717/figure/F2/" TargetMode="External"/><Relationship Id="rId15" Type="http://schemas.openxmlformats.org/officeDocument/2006/relationships/hyperlink" Target="https://www.tandfonline.com/doi/abs/10.1080/10934520500423501" TargetMode="External"/><Relationship Id="rId16" Type="http://schemas.openxmlformats.org/officeDocument/2006/relationships/hyperlink" Target="https://www.nature.com/articles/s41598-019-56913-x"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8D2A1-6CFC-7742-9E7B-C85D95F97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20</Pages>
  <Words>4533</Words>
  <Characters>25839</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cp:lastModifiedBy>
  <cp:revision>120</cp:revision>
  <dcterms:created xsi:type="dcterms:W3CDTF">2021-11-19T20:29:00Z</dcterms:created>
  <dcterms:modified xsi:type="dcterms:W3CDTF">2021-12-2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